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99D414B" w14:textId="77777777" w:rsidR="009303D9" w:rsidRPr="008B6524" w:rsidRDefault="00876636" w:rsidP="008B6524">
      <w:pPr>
        <w:pStyle w:val="papertitle"/>
        <w:spacing w:before="5pt" w:beforeAutospacing="1" w:after="5pt" w:afterAutospacing="1"/>
        <w:rPr>
          <w:kern w:val="48"/>
        </w:rPr>
      </w:pPr>
      <w:r>
        <w:rPr>
          <w:kern w:val="48"/>
        </w:rPr>
        <w:t>90 Second Space Traveller</w:t>
      </w:r>
    </w:p>
    <w:p w14:paraId="00DEB643" w14:textId="77777777" w:rsidR="00D7522C" w:rsidRDefault="00D7522C" w:rsidP="003B4E04">
      <w:pPr>
        <w:pStyle w:val="Author"/>
        <w:spacing w:before="5pt" w:beforeAutospacing="1" w:after="5pt" w:afterAutospacing="1" w:line="6pt" w:lineRule="auto"/>
        <w:rPr>
          <w:sz w:val="16"/>
          <w:szCs w:val="16"/>
        </w:rPr>
      </w:pPr>
    </w:p>
    <w:p w14:paraId="7B02DDE9"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8082EFA" w14:textId="77777777" w:rsidR="001A3B3D" w:rsidRPr="00F847A6" w:rsidRDefault="00EC5EA0" w:rsidP="00876636">
      <w:pPr>
        <w:pStyle w:val="Author"/>
        <w:spacing w:before="5pt" w:beforeAutospacing="1"/>
        <w:rPr>
          <w:sz w:val="18"/>
          <w:szCs w:val="18"/>
        </w:rPr>
      </w:pPr>
      <w:r>
        <w:rPr>
          <w:sz w:val="18"/>
          <w:szCs w:val="18"/>
        </w:rPr>
        <w:t>Liang Cai</w:t>
      </w:r>
      <w:r w:rsidR="001A3B3D" w:rsidRPr="00F847A6">
        <w:rPr>
          <w:sz w:val="18"/>
          <w:szCs w:val="18"/>
        </w:rPr>
        <w:br/>
      </w:r>
      <w:r>
        <w:rPr>
          <w:sz w:val="18"/>
          <w:szCs w:val="18"/>
        </w:rPr>
        <w:t>Fakultas Ilmu Komputer</w:t>
      </w:r>
      <w:r w:rsidR="001A3B3D" w:rsidRPr="00F847A6">
        <w:rPr>
          <w:i/>
          <w:sz w:val="18"/>
          <w:szCs w:val="18"/>
        </w:rPr>
        <w:t xml:space="preserve"> </w:t>
      </w:r>
      <w:r w:rsidR="00D72D06" w:rsidRPr="00F847A6">
        <w:rPr>
          <w:sz w:val="18"/>
          <w:szCs w:val="18"/>
        </w:rPr>
        <w:br/>
      </w:r>
      <w:r>
        <w:rPr>
          <w:sz w:val="18"/>
          <w:szCs w:val="18"/>
        </w:rPr>
        <w:t>Universitas Pelita Harapan</w:t>
      </w:r>
      <w:r w:rsidR="009303D9" w:rsidRPr="00F847A6">
        <w:rPr>
          <w:i/>
          <w:sz w:val="18"/>
          <w:szCs w:val="18"/>
        </w:rPr>
        <w:t xml:space="preserve"> </w:t>
      </w:r>
      <w:r w:rsidR="001A3B3D" w:rsidRPr="00F847A6">
        <w:rPr>
          <w:i/>
          <w:sz w:val="18"/>
          <w:szCs w:val="18"/>
        </w:rPr>
        <w:br/>
      </w:r>
      <w:r>
        <w:rPr>
          <w:sz w:val="18"/>
          <w:szCs w:val="18"/>
        </w:rPr>
        <w:t>Tangerang, Indonesia</w:t>
      </w:r>
      <w:r w:rsidR="001A3B3D" w:rsidRPr="00F847A6">
        <w:rPr>
          <w:sz w:val="18"/>
          <w:szCs w:val="18"/>
        </w:rPr>
        <w:br/>
      </w:r>
      <w:r>
        <w:rPr>
          <w:sz w:val="18"/>
          <w:szCs w:val="18"/>
        </w:rPr>
        <w:t>liangcai.stdnt@gmail.com</w:t>
      </w:r>
      <w:r w:rsidR="007B6DDA">
        <w:rPr>
          <w:i/>
          <w:sz w:val="18"/>
          <w:szCs w:val="18"/>
        </w:rPr>
        <w:br/>
      </w:r>
      <w:r w:rsidR="00BD670B">
        <w:rPr>
          <w:sz w:val="18"/>
          <w:szCs w:val="18"/>
        </w:rPr>
        <w:br w:type="column"/>
      </w:r>
      <w:r>
        <w:rPr>
          <w:sz w:val="18"/>
          <w:szCs w:val="18"/>
        </w:rPr>
        <w:t>Sebastian Aldi</w:t>
      </w:r>
      <w:r w:rsidR="001A3B3D" w:rsidRPr="00F847A6">
        <w:rPr>
          <w:sz w:val="18"/>
          <w:szCs w:val="18"/>
        </w:rPr>
        <w:br/>
      </w:r>
      <w:r>
        <w:rPr>
          <w:sz w:val="18"/>
          <w:szCs w:val="18"/>
        </w:rPr>
        <w:t>Fakultas Ilmu Komputer</w:t>
      </w:r>
      <w:r w:rsidR="001A3B3D" w:rsidRPr="00F847A6">
        <w:rPr>
          <w:sz w:val="18"/>
          <w:szCs w:val="18"/>
        </w:rPr>
        <w:br/>
      </w:r>
      <w:r>
        <w:rPr>
          <w:sz w:val="18"/>
          <w:szCs w:val="18"/>
        </w:rPr>
        <w:t>Universitas Pelita Harapan</w:t>
      </w:r>
      <w:r w:rsidR="001A3B3D" w:rsidRPr="00F847A6">
        <w:rPr>
          <w:i/>
          <w:sz w:val="18"/>
          <w:szCs w:val="18"/>
        </w:rPr>
        <w:br/>
      </w:r>
      <w:r>
        <w:rPr>
          <w:sz w:val="18"/>
          <w:szCs w:val="18"/>
        </w:rPr>
        <w:t>Tangerang, Indonesia</w:t>
      </w:r>
      <w:r w:rsidR="001A3B3D" w:rsidRPr="00F847A6">
        <w:rPr>
          <w:sz w:val="18"/>
          <w:szCs w:val="18"/>
        </w:rPr>
        <w:br/>
      </w:r>
      <w:r>
        <w:rPr>
          <w:sz w:val="18"/>
          <w:szCs w:val="18"/>
        </w:rPr>
        <w:t>sebastian.aldi17@gmail.com</w:t>
      </w:r>
    </w:p>
    <w:p w14:paraId="2CFF1173" w14:textId="77777777" w:rsidR="009F1D79" w:rsidRPr="00876636" w:rsidRDefault="009F1D79" w:rsidP="00876636">
      <w:pPr>
        <w:pStyle w:val="Author"/>
        <w:spacing w:before="5pt" w:beforeAutospacing="1"/>
        <w:rPr>
          <w:sz w:val="18"/>
          <w:szCs w:val="18"/>
        </w:rPr>
        <w:sectPr w:rsidR="009F1D79" w:rsidRPr="00876636" w:rsidSect="00876636">
          <w:type w:val="continuous"/>
          <w:pgSz w:w="595.30pt" w:h="841.90pt" w:code="9"/>
          <w:pgMar w:top="22.50pt" w:right="44.65pt" w:bottom="72pt" w:left="44.65pt" w:header="36pt" w:footer="36pt" w:gutter="0pt"/>
          <w:cols w:num="2" w:space="36pt"/>
          <w:docGrid w:linePitch="360"/>
        </w:sectPr>
      </w:pPr>
    </w:p>
    <w:p w14:paraId="504D4071"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EAE1CD2" w14:textId="77777777" w:rsidR="004D72B5" w:rsidRPr="00B0142D" w:rsidRDefault="009303D9" w:rsidP="00972203">
      <w:pPr>
        <w:pStyle w:val="Abstract"/>
        <w:rPr>
          <w:iCs/>
        </w:rPr>
      </w:pPr>
      <w:r>
        <w:rPr>
          <w:i/>
          <w:iCs/>
        </w:rPr>
        <w:t>Abstract</w:t>
      </w:r>
      <w:r>
        <w:t>—</w:t>
      </w:r>
      <w:r w:rsidR="00746940">
        <w:t>Gim</w:t>
      </w:r>
      <w:r w:rsidR="00B0142D">
        <w:t xml:space="preserve"> “90 </w:t>
      </w:r>
      <w:r w:rsidR="00B0142D" w:rsidRPr="00B0142D">
        <w:rPr>
          <w:i/>
        </w:rPr>
        <w:t>Second Space Traveller</w:t>
      </w:r>
      <w:r w:rsidR="00B0142D">
        <w:t xml:space="preserve">” diciptakan menggunakan bahasa Java dengan menggunkanan </w:t>
      </w:r>
      <w:r w:rsidR="00B0142D">
        <w:rPr>
          <w:i/>
        </w:rPr>
        <w:t>library Processing 3</w:t>
      </w:r>
      <w:r w:rsidR="00B0142D">
        <w:t xml:space="preserve">. Mekanik dari </w:t>
      </w:r>
      <w:r w:rsidR="00746940">
        <w:t>gim</w:t>
      </w:r>
      <w:r w:rsidR="00B0142D">
        <w:t xml:space="preserve"> ini mengsimulasikan </w:t>
      </w:r>
      <w:r w:rsidR="00EF15BB">
        <w:t xml:space="preserve">rasanya mengendalikan roket di luar angkasa, dengan fisika yang berada di luar angkasa (ditarik planet, tidak mempunyai berat, </w:t>
      </w:r>
      <w:r w:rsidR="00746940">
        <w:t>dll</w:t>
      </w:r>
      <w:r w:rsidR="00EF15BB">
        <w:t>.).</w:t>
      </w:r>
    </w:p>
    <w:p w14:paraId="3894821A" w14:textId="77777777" w:rsidR="009303D9" w:rsidRPr="004D72B5" w:rsidRDefault="004D72B5" w:rsidP="00972203">
      <w:pPr>
        <w:pStyle w:val="Keywords"/>
      </w:pPr>
      <w:r w:rsidRPr="004D72B5">
        <w:t>Keywords—</w:t>
      </w:r>
      <w:r w:rsidR="00BE0AC1">
        <w:t xml:space="preserve">luar angkasa, fisika, </w:t>
      </w:r>
      <w:r w:rsidR="00676236">
        <w:t>gim</w:t>
      </w:r>
      <w:r w:rsidR="00BE0AC1">
        <w:t>, processing</w:t>
      </w:r>
    </w:p>
    <w:p w14:paraId="344FE2CF" w14:textId="77777777" w:rsidR="009303D9" w:rsidRPr="00D632BE" w:rsidRDefault="00876636" w:rsidP="006B6B66">
      <w:pPr>
        <w:pStyle w:val="Heading1"/>
      </w:pPr>
      <w:r>
        <w:t>PENDAHULUAN</w:t>
      </w:r>
    </w:p>
    <w:p w14:paraId="77BCDDFC" w14:textId="77777777" w:rsidR="00876636" w:rsidRPr="00876636" w:rsidRDefault="00876636" w:rsidP="00876636">
      <w:pPr>
        <w:pStyle w:val="BodyText"/>
        <w:ind w:firstLine="0pt"/>
        <w:rPr>
          <w:i/>
          <w:lang w:val="en-US"/>
        </w:rPr>
      </w:pPr>
      <w:r>
        <w:rPr>
          <w:i/>
          <w:lang w:val="en-US"/>
        </w:rPr>
        <w:t>A. Latar Belakang</w:t>
      </w:r>
    </w:p>
    <w:p w14:paraId="239D14FE" w14:textId="77777777" w:rsidR="009303D9" w:rsidRDefault="00876636" w:rsidP="00E7596C">
      <w:pPr>
        <w:pStyle w:val="BodyText"/>
        <w:rPr>
          <w:lang w:val="en-US"/>
        </w:rPr>
      </w:pPr>
      <w:r w:rsidRPr="00027DB9">
        <w:rPr>
          <w:i/>
          <w:lang w:val="en-US"/>
        </w:rPr>
        <w:t>Space</w:t>
      </w:r>
      <w:r w:rsidRPr="00876636">
        <w:rPr>
          <w:lang w:val="en-US"/>
        </w:rPr>
        <w:t xml:space="preserve">, ketika diterjemahkan menjadi bahasa Indonesia dapat ditafsirkan menjadi ruang. Namun, </w:t>
      </w:r>
      <w:r w:rsidRPr="00027DB9">
        <w:rPr>
          <w:i/>
          <w:lang w:val="en-US"/>
        </w:rPr>
        <w:t>Space</w:t>
      </w:r>
      <w:r w:rsidRPr="00876636">
        <w:rPr>
          <w:lang w:val="en-US"/>
        </w:rPr>
        <w:t xml:space="preserve"> yang dimaksud untuk menjadi landasan </w:t>
      </w:r>
      <w:r w:rsidR="00746940">
        <w:rPr>
          <w:lang w:val="en-US"/>
        </w:rPr>
        <w:t>gim</w:t>
      </w:r>
      <w:r w:rsidRPr="00876636">
        <w:rPr>
          <w:lang w:val="en-US"/>
        </w:rPr>
        <w:t xml:space="preserve"> ini adalah luar angkasa. Luar angkasa adalah ruang yang berada di luar dari atmosfer bumi</w:t>
      </w:r>
      <w:r w:rsidR="0007012B">
        <w:rPr>
          <w:lang w:val="en-US"/>
        </w:rPr>
        <w:t>, di ketinggian 100 kilometer / 60 mil di atas bumi. Luar angkasa berwarna hitam karena tidak ada oksigen yang dterdapat di luar angkasa</w:t>
      </w:r>
      <w:r w:rsidR="0056547F">
        <w:rPr>
          <w:lang w:val="en-US"/>
        </w:rPr>
        <w:t xml:space="preserve"> </w:t>
      </w:r>
      <w:r w:rsidR="0056547F">
        <w:rPr>
          <w:lang w:val="en-US"/>
        </w:rPr>
        <w:fldChar w:fldCharType="begin" w:fldLock="1"/>
      </w:r>
      <w:r w:rsidR="00F256D9">
        <w:rPr>
          <w:lang w:val="en-US"/>
        </w:rPr>
        <w:instrText>ADDIN CSL_CITATION {"citationItems":[{"id":"ITEM-1","itemData":{"URL":"https://www.space.com/24870-what-is-space.html","accessed":{"date-parts":[["2019","7","4"]]},"author":[{"dropping-particle":"","family":"Howell","given":"Elizabeth","non-dropping-particle":"","parse-names":false,"suffix":""}],"id":"ITEM-1","issued":{"date-parts":[["2017"]]},"title":"What is Space?","type":"webpage"},"uris":["http://www.mendeley.com/documents/?uuid=488f7ab2-5993-4442-9301-cb470e5b3155"]}],"mendeley":{"formattedCitation":"[1]","plainTextFormattedCitation":"[1]","previouslyFormattedCitation":"[1]"},"properties":{"noteIndex":0},"schema":"https://github.com/citation-style-language/schema/raw/master/csl-citation.json"}</w:instrText>
      </w:r>
      <w:r w:rsidR="0056547F">
        <w:rPr>
          <w:lang w:val="en-US"/>
        </w:rPr>
        <w:fldChar w:fldCharType="separate"/>
      </w:r>
      <w:r w:rsidR="0056547F" w:rsidRPr="0056547F">
        <w:rPr>
          <w:noProof/>
          <w:lang w:val="en-US"/>
        </w:rPr>
        <w:t>[1]</w:t>
      </w:r>
      <w:r w:rsidR="0056547F">
        <w:rPr>
          <w:lang w:val="en-US"/>
        </w:rPr>
        <w:fldChar w:fldCharType="end"/>
      </w:r>
      <w:r w:rsidRPr="00876636">
        <w:rPr>
          <w:lang w:val="en-US"/>
        </w:rPr>
        <w:t xml:space="preserve">. Di bumi, benda bisa jatuh ke tanah karena adanya gaya gravitasi yang dimiliki bumi. </w:t>
      </w:r>
      <w:r w:rsidR="0007012B">
        <w:rPr>
          <w:lang w:val="en-US"/>
        </w:rPr>
        <w:t xml:space="preserve">Namun, di luar angkasa, gaya gravitasi sangat kecil, </w:t>
      </w:r>
      <w:r w:rsidR="00F256D9">
        <w:rPr>
          <w:lang w:val="en-US"/>
        </w:rPr>
        <w:t>karena benda yang berada di luar angkasa sangat jauh dari bumi, dan gaya gravitasi berbanding terbalik dengan jarak antara dua benda</w:t>
      </w:r>
      <w:r w:rsidRPr="00876636">
        <w:rPr>
          <w:lang w:val="en-US"/>
        </w:rPr>
        <w:t>.</w:t>
      </w:r>
      <w:r w:rsidR="00F256D9">
        <w:rPr>
          <w:lang w:val="en-US"/>
        </w:rPr>
        <w:t xml:space="preserve"> Semakin jauh jarak antara dua benda, semakin kecil gaya gravitasi </w:t>
      </w:r>
      <w:r w:rsidR="00F256D9">
        <w:rPr>
          <w:lang w:val="en-US"/>
        </w:rPr>
        <w:fldChar w:fldCharType="begin" w:fldLock="1"/>
      </w:r>
      <w:r w:rsidR="00F256D9">
        <w:rPr>
          <w:lang w:val="en-US"/>
        </w:rPr>
        <w:instrText>ADDIN CSL_CITATION {"citationItems":[{"id":"ITEM-1","itemData":{"URL":"https://www.wired.com/story/yes-there-is-gravity-in-space/","accessed":{"date-parts":[["2019","7","7"]]},"author":[{"dropping-particle":"","family":"Allain","given":"Rhett","non-dropping-particle":"","parse-names":false,"suffix":""}],"container-title":"Wired","id":"ITEM-1","issued":{"date-parts":[["2018"]]},"title":"Yes, There Is Gravity in Space","type":"webpage"},"uris":["http://www.mendeley.com/documents/?uuid=1a3de751-38a3-4ce4-a90d-0614e3ac73cc"]}],"mendeley":{"formattedCitation":"[2]","plainTextFormattedCitation":"[2]","previouslyFormattedCitation":"[2]"},"properties":{"noteIndex":0},"schema":"https://github.com/citation-style-language/schema/raw/master/csl-citation.json"}</w:instrText>
      </w:r>
      <w:r w:rsidR="00F256D9">
        <w:rPr>
          <w:lang w:val="en-US"/>
        </w:rPr>
        <w:fldChar w:fldCharType="separate"/>
      </w:r>
      <w:r w:rsidR="00F256D9" w:rsidRPr="00F256D9">
        <w:rPr>
          <w:noProof/>
          <w:lang w:val="en-US"/>
        </w:rPr>
        <w:t>[2]</w:t>
      </w:r>
      <w:r w:rsidR="00F256D9">
        <w:rPr>
          <w:lang w:val="en-US"/>
        </w:rPr>
        <w:fldChar w:fldCharType="end"/>
      </w:r>
      <w:r w:rsidR="00F256D9">
        <w:rPr>
          <w:lang w:val="en-US"/>
        </w:rPr>
        <w:t>.</w:t>
      </w:r>
      <w:r w:rsidRPr="00876636">
        <w:rPr>
          <w:lang w:val="en-US"/>
        </w:rPr>
        <w:t xml:space="preserve"> Pesawat ruang angkasa dapat bergerak karena adanya roket, yang memakai hukum </w:t>
      </w:r>
      <w:r w:rsidR="00EA392C">
        <w:rPr>
          <w:lang w:val="en-US"/>
        </w:rPr>
        <w:t>N</w:t>
      </w:r>
      <w:r w:rsidRPr="00876636">
        <w:rPr>
          <w:lang w:val="en-US"/>
        </w:rPr>
        <w:t>ewton ketiga</w:t>
      </w:r>
      <w:r w:rsidR="00F256D9">
        <w:rPr>
          <w:lang w:val="en-US"/>
        </w:rPr>
        <w:t xml:space="preserve"> </w:t>
      </w:r>
      <w:r w:rsidR="00F256D9">
        <w:rPr>
          <w:lang w:val="en-US"/>
        </w:rPr>
        <w:fldChar w:fldCharType="begin" w:fldLock="1"/>
      </w:r>
      <w:r w:rsidR="00E70AD1">
        <w:rPr>
          <w:lang w:val="en-US"/>
        </w:rPr>
        <w:instrText>ADDIN CSL_CITATION {"citationItems":[{"id":"ITEM-1","itemData":{"URL":"https://medium.com/@clay.c.edgar/how-do-rockets-fly-in-space-cea734d407d4","accessed":{"date-parts":[["2019","7","7"]]},"author":[{"dropping-particle":"","family":"Edgar","given":"Clay","non-dropping-particle":"","parse-names":false,"suffix":""}],"container-title":"Medium","id":"ITEM-1","issued":{"date-parts":[["2018"]]},"title":"How Do Rockets Fly in Space?","type":"webpage"},"uris":["http://www.mendeley.com/documents/?uuid=617bcd57-c519-4cae-81f7-9e44c8c087c8"]}],"mendeley":{"formattedCitation":"[3]","plainTextFormattedCitation":"[3]","previouslyFormattedCitation":"[3]"},"properties":{"noteIndex":0},"schema":"https://github.com/citation-style-language/schema/raw/master/csl-citation.json"}</w:instrText>
      </w:r>
      <w:r w:rsidR="00F256D9">
        <w:rPr>
          <w:lang w:val="en-US"/>
        </w:rPr>
        <w:fldChar w:fldCharType="separate"/>
      </w:r>
      <w:r w:rsidR="00F256D9" w:rsidRPr="00F256D9">
        <w:rPr>
          <w:noProof/>
          <w:lang w:val="en-US"/>
        </w:rPr>
        <w:t>[3]</w:t>
      </w:r>
      <w:r w:rsidR="00F256D9">
        <w:rPr>
          <w:lang w:val="en-US"/>
        </w:rPr>
        <w:fldChar w:fldCharType="end"/>
      </w:r>
      <w:r w:rsidRPr="00876636">
        <w:rPr>
          <w:lang w:val="en-US"/>
        </w:rPr>
        <w:t xml:space="preserve">. Kami menciptakan </w:t>
      </w:r>
      <w:r w:rsidR="00A26069">
        <w:rPr>
          <w:lang w:val="en-US"/>
        </w:rPr>
        <w:t>gim</w:t>
      </w:r>
      <w:r w:rsidRPr="00876636">
        <w:rPr>
          <w:lang w:val="en-US"/>
        </w:rPr>
        <w:t xml:space="preserve"> ini dengan harapan mensimulasikan bagaimana sebuah </w:t>
      </w:r>
      <w:r w:rsidR="0056547F">
        <w:rPr>
          <w:lang w:val="en-US"/>
        </w:rPr>
        <w:t>pesawat ruang angkasa bergerak.</w:t>
      </w:r>
    </w:p>
    <w:p w14:paraId="5C3B2545" w14:textId="77777777" w:rsidR="00EC5EA0" w:rsidRDefault="00EC5EA0" w:rsidP="00EC5EA0">
      <w:pPr>
        <w:pStyle w:val="BodyText"/>
        <w:ind w:firstLine="0pt"/>
        <w:rPr>
          <w:i/>
          <w:lang w:val="en-US"/>
        </w:rPr>
      </w:pPr>
      <w:r>
        <w:rPr>
          <w:i/>
          <w:lang w:val="en-US"/>
        </w:rPr>
        <w:t xml:space="preserve">B. Penjelasan Singkat Tentang </w:t>
      </w:r>
      <w:r w:rsidR="00E31D0B">
        <w:rPr>
          <w:i/>
          <w:lang w:val="en-US"/>
        </w:rPr>
        <w:t>G</w:t>
      </w:r>
      <w:r w:rsidR="00746940">
        <w:rPr>
          <w:i/>
          <w:lang w:val="en-US"/>
        </w:rPr>
        <w:t>im</w:t>
      </w:r>
      <w:r>
        <w:rPr>
          <w:i/>
          <w:lang w:val="en-US"/>
        </w:rPr>
        <w:t xml:space="preserve"> yang Dibuat</w:t>
      </w:r>
    </w:p>
    <w:p w14:paraId="6411AF77" w14:textId="77777777" w:rsidR="00EC5EA0" w:rsidRPr="00EC5EA0" w:rsidRDefault="00E31D0B" w:rsidP="00EC5EA0">
      <w:pPr>
        <w:pStyle w:val="BodyText"/>
        <w:rPr>
          <w:lang w:val="en-US"/>
        </w:rPr>
      </w:pPr>
      <w:r>
        <w:rPr>
          <w:lang w:val="en-US"/>
        </w:rPr>
        <w:t>G</w:t>
      </w:r>
      <w:r w:rsidR="00746940">
        <w:rPr>
          <w:lang w:val="en-US"/>
        </w:rPr>
        <w:t>im</w:t>
      </w:r>
      <w:r w:rsidR="00EC5EA0" w:rsidRPr="00EC5EA0">
        <w:rPr>
          <w:lang w:val="en-US"/>
        </w:rPr>
        <w:t xml:space="preserve"> ini akan dibuat menggunakan bahasa pemrograman Java yang dilengkapi dengan library Processing versi 3. </w:t>
      </w:r>
      <w:r w:rsidR="008A3BD5">
        <w:rPr>
          <w:lang w:val="en-US"/>
        </w:rPr>
        <w:t>G</w:t>
      </w:r>
      <w:r w:rsidR="00746940">
        <w:rPr>
          <w:lang w:val="en-US"/>
        </w:rPr>
        <w:t>im</w:t>
      </w:r>
      <w:r w:rsidR="00EC5EA0" w:rsidRPr="00EC5EA0">
        <w:rPr>
          <w:lang w:val="en-US"/>
        </w:rPr>
        <w:t xml:space="preserve"> ini akan mensimulasikan (tidak secara penuh dan rinci) tentang penerbangan luar angkasa. </w:t>
      </w:r>
      <w:r w:rsidR="008A3BD5">
        <w:rPr>
          <w:lang w:val="en-US"/>
        </w:rPr>
        <w:t>G</w:t>
      </w:r>
      <w:r w:rsidR="00746940">
        <w:rPr>
          <w:lang w:val="en-US"/>
        </w:rPr>
        <w:t>im</w:t>
      </w:r>
      <w:r w:rsidR="00EC5EA0" w:rsidRPr="00EC5EA0">
        <w:rPr>
          <w:lang w:val="en-US"/>
        </w:rPr>
        <w:t xml:space="preserve"> ini akan menyajikan beberapa tantangan yang ditingkatkan secara progresif. Tantangan tersebut termasuk (tetapi tidak terbatas dengan) mengatur sumber daya yang ada di dalam kapal luar angkasa, meningkatkan kinerja mesin kapal terbang, dan mencapai tujuan di dalam jangka waktu 90 (sembilan puluh) detik. Setelah mencapai tujuan (planet tujuan dengan kota kapital di dalamnya), pemain dapat mengisi bahan bakar, meningkatkan kinerja mesin kapal terbang, membeli kargo untuk dijual di kota berikutnya, dan juga menjual kargo yang telah dibawa dari kota sebelumnya. </w:t>
      </w:r>
      <w:r w:rsidR="00C33E91">
        <w:rPr>
          <w:lang w:val="en-US"/>
        </w:rPr>
        <w:t>G</w:t>
      </w:r>
      <w:r w:rsidR="00746940">
        <w:rPr>
          <w:lang w:val="en-US"/>
        </w:rPr>
        <w:t>im</w:t>
      </w:r>
      <w:r w:rsidR="00EC5EA0" w:rsidRPr="00EC5EA0">
        <w:rPr>
          <w:lang w:val="en-US"/>
        </w:rPr>
        <w:t xml:space="preserve"> ini akan selesai jika:</w:t>
      </w:r>
    </w:p>
    <w:p w14:paraId="15855B8C" w14:textId="77777777" w:rsidR="00EC5EA0" w:rsidRPr="00EC5EA0" w:rsidRDefault="00EC5EA0" w:rsidP="00EC5EA0">
      <w:pPr>
        <w:pStyle w:val="BodyText"/>
        <w:numPr>
          <w:ilvl w:val="0"/>
          <w:numId w:val="25"/>
        </w:numPr>
        <w:rPr>
          <w:lang w:val="en-US"/>
        </w:rPr>
      </w:pPr>
      <w:r w:rsidRPr="00EC5EA0">
        <w:rPr>
          <w:lang w:val="en-US"/>
        </w:rPr>
        <w:t>Pemain tidak mencapai destinasi tujuan dalam waktu 90 (sembilan puluh) detik.</w:t>
      </w:r>
    </w:p>
    <w:p w14:paraId="3815D23E" w14:textId="77777777" w:rsidR="00EC5EA0" w:rsidRPr="00EC5EA0" w:rsidRDefault="00EC5EA0" w:rsidP="00EC5EA0">
      <w:pPr>
        <w:pStyle w:val="BodyText"/>
        <w:numPr>
          <w:ilvl w:val="0"/>
          <w:numId w:val="25"/>
        </w:numPr>
        <w:rPr>
          <w:lang w:val="en-US"/>
        </w:rPr>
      </w:pPr>
      <w:r w:rsidRPr="00EC5EA0">
        <w:rPr>
          <w:lang w:val="en-US"/>
        </w:rPr>
        <w:t>Kapal terbang pemain rusak.</w:t>
      </w:r>
    </w:p>
    <w:p w14:paraId="382F59D5" w14:textId="77777777" w:rsidR="009303D9" w:rsidRPr="006B6B66" w:rsidRDefault="00E92C4C" w:rsidP="006B6B66">
      <w:pPr>
        <w:pStyle w:val="Heading1"/>
      </w:pPr>
      <w:r>
        <w:t>LANDASAN TEORI</w:t>
      </w:r>
    </w:p>
    <w:p w14:paraId="0B961AE5" w14:textId="77777777" w:rsidR="009303D9" w:rsidRDefault="00EC5EA0" w:rsidP="00ED0149">
      <w:pPr>
        <w:pStyle w:val="Heading2"/>
      </w:pPr>
      <w:r>
        <w:t>Teori Fiska dan Matematika yang Dipakai</w:t>
      </w:r>
    </w:p>
    <w:p w14:paraId="189286DB" w14:textId="77777777" w:rsidR="009303D9" w:rsidRDefault="00AE1298" w:rsidP="00E7596C">
      <w:pPr>
        <w:pStyle w:val="BodyText"/>
        <w:rPr>
          <w:lang w:val="en-US"/>
        </w:rPr>
      </w:pPr>
      <w:r>
        <w:rPr>
          <w:lang w:val="en-US"/>
        </w:rPr>
        <w:t>Teori fisika dan matematika ya</w:t>
      </w:r>
      <w:r w:rsidR="00213E43">
        <w:rPr>
          <w:lang w:val="en-US"/>
        </w:rPr>
        <w:t xml:space="preserve">ng dipakai untuk </w:t>
      </w:r>
      <w:r w:rsidR="00746940">
        <w:rPr>
          <w:lang w:val="en-US"/>
        </w:rPr>
        <w:t>gim</w:t>
      </w:r>
      <w:r w:rsidR="00213E43">
        <w:rPr>
          <w:lang w:val="en-US"/>
        </w:rPr>
        <w:t xml:space="preserve"> ini adalah</w:t>
      </w:r>
      <w:r w:rsidR="00EA392C">
        <w:rPr>
          <w:lang w:val="en-US"/>
        </w:rPr>
        <w:t xml:space="preserve"> </w:t>
      </w:r>
      <w:r>
        <w:rPr>
          <w:lang w:val="en-US"/>
        </w:rPr>
        <w:t>efisiensi</w:t>
      </w:r>
      <w:r w:rsidR="00EA392C">
        <w:rPr>
          <w:lang w:val="en-US"/>
        </w:rPr>
        <w:t xml:space="preserve"> </w:t>
      </w:r>
      <w:r w:rsidR="00BF78AA">
        <w:rPr>
          <w:lang w:val="en-US"/>
        </w:rPr>
        <w:t>mesin</w:t>
      </w:r>
      <w:r w:rsidR="00EA392C">
        <w:rPr>
          <w:lang w:val="en-US"/>
        </w:rPr>
        <w:t xml:space="preserve">, hukum gravitasi universal Newton, </w:t>
      </w:r>
      <w:r w:rsidR="004B61E5">
        <w:rPr>
          <w:lang w:val="en-US"/>
        </w:rPr>
        <w:t>dan</w:t>
      </w:r>
      <w:r w:rsidR="00EA392C">
        <w:rPr>
          <w:lang w:val="en-US"/>
        </w:rPr>
        <w:t xml:space="preserve"> </w:t>
      </w:r>
      <w:r>
        <w:rPr>
          <w:lang w:val="en-US"/>
        </w:rPr>
        <w:t>hukum Newton</w:t>
      </w:r>
      <w:r w:rsidR="004B61E5">
        <w:rPr>
          <w:lang w:val="en-US"/>
        </w:rPr>
        <w:t xml:space="preserve"> kedua</w:t>
      </w:r>
      <w:r w:rsidR="00EA392C">
        <w:rPr>
          <w:lang w:val="en-US"/>
        </w:rPr>
        <w:t>.</w:t>
      </w:r>
    </w:p>
    <w:p w14:paraId="484C33DC" w14:textId="77777777" w:rsidR="00DA6699" w:rsidRDefault="00582825" w:rsidP="00EA392C">
      <w:pPr>
        <w:pStyle w:val="BodyText"/>
        <w:numPr>
          <w:ilvl w:val="0"/>
          <w:numId w:val="26"/>
        </w:numPr>
        <w:rPr>
          <w:lang w:val="en-US"/>
        </w:rPr>
      </w:pPr>
      <w:r>
        <w:rPr>
          <w:lang w:val="en-US"/>
        </w:rPr>
        <w:t>Efisiensi</w:t>
      </w:r>
    </w:p>
    <w:p w14:paraId="2E6E5085" w14:textId="77777777" w:rsidR="00582825" w:rsidRDefault="00582825" w:rsidP="00582825">
      <w:pPr>
        <w:pStyle w:val="BodyText"/>
        <w:ind w:start="18pt" w:firstLine="0pt"/>
        <w:rPr>
          <w:lang w:val="en-US"/>
        </w:rPr>
      </w:pPr>
      <w:r>
        <w:rPr>
          <w:lang w:val="en-US"/>
        </w:rPr>
        <w:t>Diketahui bahwa rumus efisiensi energi adalah:</w:t>
      </w:r>
    </w:p>
    <w:p w14:paraId="5913D0BC" w14:textId="1485EB80" w:rsidR="00582825" w:rsidRPr="003A3DAF" w:rsidRDefault="00582825" w:rsidP="003A3DAF">
      <w:pPr>
        <w:pStyle w:val="BodyText"/>
        <w:ind w:start="18pt" w:firstLine="0pt"/>
        <w:jc w:val="end"/>
        <w:rPr>
          <w:lang w:val="en-US"/>
        </w:rPr>
      </w:pPr>
      <m:oMath>
        <m:r>
          <w:rPr>
            <w:rFonts w:ascii="Cambria Math" w:hAnsi="Cambria Math"/>
            <w:lang w:val="en-US"/>
          </w:rPr>
          <m:t>η=</m:t>
        </m:r>
        <m:f>
          <m:fPr>
            <m:ctrlPr>
              <w:rPr>
                <w:rFonts w:ascii="Cambria Math" w:hAnsi="Cambria Math"/>
                <w:i/>
                <w:lang w:val="en-US"/>
              </w:rPr>
            </m:ctrlPr>
          </m:fPr>
          <m:num>
            <m:r>
              <w:rPr>
                <w:rFonts w:ascii="Cambria Math" w:hAnsi="Cambria Math"/>
                <w:lang w:val="en-US"/>
              </w:rPr>
              <m:t>Wkeluar</m:t>
            </m:r>
          </m:num>
          <m:den>
            <m:r>
              <w:rPr>
                <w:rFonts w:ascii="Cambria Math" w:hAnsi="Cambria Math"/>
                <w:lang w:val="en-US"/>
              </w:rPr>
              <m:t>Wmasuk</m:t>
            </m:r>
          </m:den>
        </m:f>
        <m:r>
          <w:rPr>
            <w:rFonts w:ascii="Cambria Math" w:hAnsi="Cambria Math"/>
            <w:lang w:val="en-US"/>
          </w:rPr>
          <m:t xml:space="preserve"> x 100</m:t>
        </m:r>
        <m:r>
          <w:rPr>
            <w:rFonts w:ascii="Cambria Math" w:hAnsi="Cambria Math"/>
            <w:lang w:val="en-US"/>
          </w:rPr>
          <m:t>%</m:t>
        </m:r>
      </m:oMath>
      <w:r w:rsidR="003A3DAF">
        <w:rPr>
          <w:lang w:val="en-US"/>
        </w:rPr>
        <w:t xml:space="preserve">                      (1)</w:t>
      </w:r>
    </w:p>
    <w:p w14:paraId="683BB501" w14:textId="77777777" w:rsidR="00582825" w:rsidRDefault="00582825" w:rsidP="00582825">
      <w:pPr>
        <w:pStyle w:val="BodyText"/>
        <w:ind w:start="18pt" w:firstLine="0pt"/>
        <w:rPr>
          <w:lang w:val="en-US"/>
        </w:rPr>
      </w:pPr>
      <w:r>
        <w:rPr>
          <w:lang w:val="en-US"/>
        </w:rPr>
        <w:t xml:space="preserve">Nilai efisiensi dari roket tersebut sudah ditetapkan di awal </w:t>
      </w:r>
      <w:r w:rsidR="00746940">
        <w:rPr>
          <w:lang w:val="en-US"/>
        </w:rPr>
        <w:t>gim</w:t>
      </w:r>
      <w:r>
        <w:rPr>
          <w:lang w:val="en-US"/>
        </w:rPr>
        <w:t xml:space="preserve"> dan dapat ditingkatkan </w:t>
      </w:r>
      <w:r w:rsidR="006D6BC9">
        <w:rPr>
          <w:lang w:val="en-US"/>
        </w:rPr>
        <w:t xml:space="preserve">oleh pemain </w:t>
      </w:r>
      <w:r>
        <w:rPr>
          <w:lang w:val="en-US"/>
        </w:rPr>
        <w:t>agar tidak boros tenaga. Melalui rumus ini dapat diturunkan bahwa tenaga yang dipakai untuk menghitung kecepatan adalah:</w:t>
      </w:r>
    </w:p>
    <w:p w14:paraId="559BD91A" w14:textId="624C2CE9" w:rsidR="00582825" w:rsidRPr="00BB2123" w:rsidRDefault="00582825" w:rsidP="003A3DAF">
      <w:pPr>
        <w:pStyle w:val="BodyText"/>
        <w:ind w:start="18pt" w:firstLine="0pt"/>
        <w:jc w:val="end"/>
        <w:rPr>
          <w:lang w:val="en-US"/>
        </w:rPr>
      </w:pPr>
      <m:oMath>
        <m:r>
          <w:rPr>
            <w:rFonts w:ascii="Cambria Math" w:hAnsi="Cambria Math"/>
            <w:lang w:val="en-US"/>
          </w:rPr>
          <m:t xml:space="preserve">Wkeluar= </m:t>
        </m:r>
        <m:r>
          <w:rPr>
            <w:rFonts w:ascii="Cambria Math" w:hAnsi="Cambria Math" w:hint="eastAsia"/>
            <w:lang w:val="en-US"/>
          </w:rPr>
          <m:t>η</m:t>
        </m:r>
        <m:r>
          <w:rPr>
            <w:rFonts w:ascii="Cambria Math" w:hAnsi="Cambria Math"/>
            <w:lang w:val="en-US"/>
          </w:rPr>
          <m:t xml:space="preserve"> x Wmasuk x 100%</m:t>
        </m:r>
      </m:oMath>
      <w:r w:rsidR="003A3DAF">
        <w:rPr>
          <w:lang w:val="en-US"/>
        </w:rPr>
        <w:t xml:space="preserve">           (2)</w:t>
      </w:r>
    </w:p>
    <w:p w14:paraId="56E4B04E" w14:textId="77777777" w:rsidR="00BB2123" w:rsidRDefault="00BB2123" w:rsidP="00582825">
      <w:pPr>
        <w:pStyle w:val="BodyText"/>
        <w:ind w:start="18pt" w:firstLine="0pt"/>
        <w:rPr>
          <w:lang w:val="en-US"/>
        </w:rPr>
      </w:pPr>
      <w:r>
        <w:rPr>
          <w:lang w:val="en-US"/>
        </w:rPr>
        <w:t>Contohnya bila pemain memakai 100 Joule, dan efisiensi dari roket adalah 0.6, berarti tenaga yang akan dikonversi menjadi kecepatan hanya 60 Joule.</w:t>
      </w:r>
      <w:r w:rsidR="00213E43">
        <w:rPr>
          <w:lang w:val="en-US"/>
        </w:rPr>
        <w:t xml:space="preserve"> Di dalam </w:t>
      </w:r>
      <w:r w:rsidR="00746940">
        <w:rPr>
          <w:lang w:val="en-US"/>
        </w:rPr>
        <w:t>gim</w:t>
      </w:r>
      <w:r w:rsidR="00213E43">
        <w:rPr>
          <w:lang w:val="en-US"/>
        </w:rPr>
        <w:t xml:space="preserve"> ini, untuk menaikkan atau mengurangi kecepatan roket, pemain memerlukan 1 Joule, namun pemakaian bensin tergantung dengan efisiensi roket pemain. Bila efisiensi roket 0.1, maka diperlukan 10 Joule untuk menaikkan atau menurunkan kecepatan roket.</w:t>
      </w:r>
    </w:p>
    <w:p w14:paraId="1E4C95D3" w14:textId="77777777" w:rsidR="00BB2123" w:rsidRDefault="00BB2123" w:rsidP="00BB2123">
      <w:pPr>
        <w:pStyle w:val="BodyText"/>
        <w:numPr>
          <w:ilvl w:val="0"/>
          <w:numId w:val="26"/>
        </w:numPr>
        <w:rPr>
          <w:lang w:val="en-US"/>
        </w:rPr>
      </w:pPr>
      <w:r>
        <w:rPr>
          <w:lang w:val="en-US"/>
        </w:rPr>
        <w:t>Hukum gravitasi universal Newton</w:t>
      </w:r>
    </w:p>
    <w:p w14:paraId="7B1C924C" w14:textId="4C7D2A42" w:rsidR="00F96674" w:rsidRDefault="003C3F9F" w:rsidP="00F96674">
      <w:pPr>
        <w:pStyle w:val="BodyText"/>
        <w:ind w:start="18pt" w:firstLine="0pt"/>
        <w:rPr>
          <w:lang w:val="en-US"/>
        </w:rPr>
      </w:pPr>
      <w:r>
        <w:rPr>
          <w:lang w:val="en-US"/>
        </w:rPr>
        <w:t>Setiap benda yang bermassa akan saling tarik menarik dalam satu garis. Rumus dari gaya gravitasi dua benda adalah:</w:t>
      </w:r>
    </w:p>
    <w:p w14:paraId="122554DD" w14:textId="634B58C7" w:rsidR="003C3F9F" w:rsidRPr="00D23F78" w:rsidRDefault="003C3F9F" w:rsidP="003A3DAF">
      <w:pPr>
        <w:pStyle w:val="BodyText"/>
        <w:ind w:start="18pt" w:firstLine="0pt"/>
        <w:jc w:val="end"/>
        <w:rPr>
          <w:lang w:val="en-US"/>
        </w:rPr>
      </w:pPr>
      <m:oMath>
        <m:r>
          <w:rPr>
            <w:rFonts w:ascii="Cambria Math" w:hAnsi="Cambria Math"/>
            <w:lang w:val="en-US"/>
          </w:rPr>
          <m:t>F=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2</m:t>
                </m:r>
              </m:sub>
            </m:sSub>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den>
        </m:f>
      </m:oMath>
      <w:r w:rsidR="003A3DAF">
        <w:rPr>
          <w:lang w:val="en-US"/>
        </w:rPr>
        <w:t xml:space="preserve">                                (3)</w:t>
      </w:r>
    </w:p>
    <w:p w14:paraId="3D356173" w14:textId="77777777" w:rsidR="003C3F9F" w:rsidRDefault="003C3F9F" w:rsidP="00F96674">
      <w:pPr>
        <w:pStyle w:val="BodyText"/>
        <w:ind w:start="18pt" w:firstLine="0pt"/>
        <w:rPr>
          <w:lang w:val="en-US"/>
        </w:rPr>
      </w:pPr>
      <w:r>
        <w:rPr>
          <w:lang w:val="en-US"/>
        </w:rPr>
        <w:t>Di mana:</w:t>
      </w:r>
    </w:p>
    <w:p w14:paraId="43E85756" w14:textId="77777777" w:rsidR="003C3F9F" w:rsidRDefault="003C3F9F" w:rsidP="00F96674">
      <w:pPr>
        <w:pStyle w:val="BodyText"/>
        <w:ind w:start="18pt" w:firstLine="0pt"/>
        <w:rPr>
          <w:lang w:val="en-US"/>
        </w:rPr>
      </w:pPr>
      <w:r w:rsidRPr="00BF78AA">
        <w:rPr>
          <w:rFonts w:ascii="Cambria Math" w:hAnsi="Cambria Math"/>
          <w:i/>
          <w:lang w:val="en-US"/>
        </w:rPr>
        <w:t>F</w:t>
      </w:r>
      <w:r w:rsidR="00664A01">
        <w:rPr>
          <w:lang w:val="en-US"/>
        </w:rPr>
        <w:t xml:space="preserve"> </w:t>
      </w:r>
      <w:r>
        <w:rPr>
          <w:lang w:val="en-US"/>
        </w:rPr>
        <w:t>adalah Gaya gravitasi;</w:t>
      </w:r>
    </w:p>
    <w:p w14:paraId="436B60EC" w14:textId="77777777" w:rsidR="003C3F9F" w:rsidRDefault="003C3F9F" w:rsidP="00F96674">
      <w:pPr>
        <w:pStyle w:val="BodyText"/>
        <w:ind w:start="18pt" w:firstLine="0pt"/>
        <w:rPr>
          <w:lang w:val="en-US"/>
        </w:rPr>
      </w:pPr>
      <w:r w:rsidRPr="00BF78AA">
        <w:rPr>
          <w:rFonts w:ascii="Cambria Math" w:hAnsi="Cambria Math"/>
          <w:i/>
          <w:lang w:val="en-US"/>
        </w:rPr>
        <w:t>G</w:t>
      </w:r>
      <w:r>
        <w:rPr>
          <w:lang w:val="en-US"/>
        </w:rPr>
        <w:t xml:space="preserve"> adalah konstanta gravitasi (</w:t>
      </w:r>
      <w:r w:rsidRPr="00171676">
        <w:rPr>
          <w:rFonts w:ascii="Cambria Math" w:hAnsi="Cambria Math"/>
          <w:lang w:val="en-US"/>
        </w:rPr>
        <w:t>6.674×10</w:t>
      </w:r>
      <w:r w:rsidRPr="00171676">
        <w:rPr>
          <w:rFonts w:ascii="Cambria Math" w:hAnsi="Cambria Math"/>
          <w:vertAlign w:val="superscript"/>
          <w:lang w:val="en-US"/>
        </w:rPr>
        <w:t>−11</w:t>
      </w:r>
      <w:r w:rsidRPr="00171676">
        <w:rPr>
          <w:rFonts w:ascii="Cambria Math" w:hAnsi="Cambria Math"/>
          <w:lang w:val="en-US"/>
        </w:rPr>
        <w:t xml:space="preserve"> N · (m/kg)</w:t>
      </w:r>
      <w:r w:rsidRPr="00171676">
        <w:rPr>
          <w:rFonts w:ascii="Cambria Math" w:hAnsi="Cambria Math"/>
          <w:vertAlign w:val="superscript"/>
          <w:lang w:val="en-US"/>
        </w:rPr>
        <w:t>2</w:t>
      </w:r>
      <w:r>
        <w:rPr>
          <w:lang w:val="en-US"/>
        </w:rPr>
        <w:t>);</w:t>
      </w:r>
    </w:p>
    <w:p w14:paraId="0972200B" w14:textId="77777777" w:rsidR="003C3F9F" w:rsidRDefault="003C3F9F" w:rsidP="00F96674">
      <w:pPr>
        <w:pStyle w:val="BodyText"/>
        <w:ind w:start="18pt" w:firstLine="0pt"/>
        <w:rPr>
          <w:lang w:val="en-US"/>
        </w:rPr>
      </w:pPr>
      <w:r w:rsidRPr="00BF78AA">
        <w:rPr>
          <w:rFonts w:ascii="Cambria Math" w:hAnsi="Cambria Math"/>
          <w:i/>
          <w:lang w:val="en-US"/>
        </w:rPr>
        <w:t>m</w:t>
      </w:r>
      <w:r w:rsidRPr="00BF78AA">
        <w:rPr>
          <w:rFonts w:ascii="Cambria Math" w:hAnsi="Cambria Math"/>
          <w:i/>
          <w:vertAlign w:val="subscript"/>
          <w:lang w:val="en-US"/>
        </w:rPr>
        <w:t>1</w:t>
      </w:r>
      <w:r>
        <w:rPr>
          <w:lang w:val="en-US"/>
        </w:rPr>
        <w:t xml:space="preserve"> adalah massa benda pertama;</w:t>
      </w:r>
    </w:p>
    <w:p w14:paraId="7A440575" w14:textId="77777777" w:rsidR="003C3F9F" w:rsidRDefault="003C3F9F" w:rsidP="00F96674">
      <w:pPr>
        <w:pStyle w:val="BodyText"/>
        <w:ind w:start="18pt" w:firstLine="0pt"/>
        <w:rPr>
          <w:lang w:val="en-US"/>
        </w:rPr>
      </w:pPr>
      <w:r w:rsidRPr="00BF78AA">
        <w:rPr>
          <w:rFonts w:ascii="Cambria Math" w:hAnsi="Cambria Math"/>
          <w:i/>
          <w:lang w:val="en-US"/>
        </w:rPr>
        <w:t>m</w:t>
      </w:r>
      <w:r w:rsidRPr="00BF78AA">
        <w:rPr>
          <w:rFonts w:ascii="Cambria Math" w:hAnsi="Cambria Math"/>
          <w:i/>
          <w:vertAlign w:val="subscript"/>
          <w:lang w:val="en-US"/>
        </w:rPr>
        <w:t>2</w:t>
      </w:r>
      <w:r>
        <w:rPr>
          <w:lang w:val="en-US"/>
        </w:rPr>
        <w:t xml:space="preserve"> adalah massa benda kedua;</w:t>
      </w:r>
    </w:p>
    <w:p w14:paraId="1E9253F0" w14:textId="77777777" w:rsidR="003C3F9F" w:rsidRDefault="003C3F9F" w:rsidP="00F96674">
      <w:pPr>
        <w:pStyle w:val="BodyText"/>
        <w:ind w:start="18pt" w:firstLine="0pt"/>
        <w:rPr>
          <w:lang w:val="en-US"/>
        </w:rPr>
      </w:pPr>
      <w:r w:rsidRPr="00BF78AA">
        <w:rPr>
          <w:rFonts w:ascii="Cambria Math" w:hAnsi="Cambria Math"/>
          <w:i/>
          <w:lang w:val="en-US"/>
        </w:rPr>
        <w:t>r</w:t>
      </w:r>
      <w:r>
        <w:rPr>
          <w:lang w:val="en-US"/>
        </w:rPr>
        <w:t xml:space="preserve"> adalah jarak kedua benda (dari titik tengah).</w:t>
      </w:r>
    </w:p>
    <w:p w14:paraId="6EAAF088" w14:textId="77777777" w:rsidR="003C3F9F" w:rsidRDefault="003C3F9F" w:rsidP="00F96674">
      <w:pPr>
        <w:pStyle w:val="BodyText"/>
        <w:ind w:start="18pt" w:firstLine="0pt"/>
        <w:rPr>
          <w:lang w:val="en-US"/>
        </w:rPr>
      </w:pPr>
      <w:r>
        <w:rPr>
          <w:lang w:val="en-US"/>
        </w:rPr>
        <w:t>Gaya gravitasi yang dihitung pakai rumus ini dapat dijabarkan menjadi gaya secara sumbu x dan sumbu y, dengan menggunakan sin</w:t>
      </w:r>
      <w:r w:rsidR="00171676">
        <w:rPr>
          <w:lang w:val="en-US"/>
        </w:rPr>
        <w:t>us</w:t>
      </w:r>
      <w:r>
        <w:rPr>
          <w:lang w:val="en-US"/>
        </w:rPr>
        <w:t xml:space="preserve"> dan cos</w:t>
      </w:r>
      <w:r w:rsidR="00171676">
        <w:rPr>
          <w:lang w:val="en-US"/>
        </w:rPr>
        <w:t>inus</w:t>
      </w:r>
      <w:r>
        <w:rPr>
          <w:lang w:val="en-US"/>
        </w:rPr>
        <w:t>. Rumusnya adalah sebagai berikut:</w:t>
      </w:r>
    </w:p>
    <w:p w14:paraId="2EDA8326" w14:textId="54B7C5AB" w:rsidR="003C3F9F" w:rsidRPr="003C3F9F" w:rsidRDefault="00122229" w:rsidP="003A3DAF">
      <w:pPr>
        <w:pStyle w:val="BodyText"/>
        <w:ind w:start="18pt" w:firstLine="0pt"/>
        <w:jc w:val="end"/>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hint="eastAsia"/>
                <w:lang w:val="en-US"/>
              </w:rPr>
              <m:t>θ</m:t>
            </m:r>
          </m:e>
        </m:func>
      </m:oMath>
      <w:r w:rsidR="003A3DAF">
        <w:rPr>
          <w:lang w:val="en-US"/>
        </w:rPr>
        <w:t xml:space="preserve">                          (4a)</w:t>
      </w:r>
    </w:p>
    <w:p w14:paraId="0FE61875" w14:textId="2A27D233" w:rsidR="003C3F9F" w:rsidRPr="003C3F9F" w:rsidRDefault="00122229" w:rsidP="003A3DAF">
      <w:pPr>
        <w:pStyle w:val="BodyText"/>
        <w:ind w:start="18pt" w:firstLine="0pt"/>
        <w:jc w:val="end"/>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hint="eastAsia"/>
                <w:lang w:val="en-US"/>
              </w:rPr>
              <m:t>θ</m:t>
            </m:r>
          </m:e>
        </m:func>
      </m:oMath>
      <w:r w:rsidR="003A3DAF">
        <w:rPr>
          <w:lang w:val="en-US"/>
        </w:rPr>
        <w:t xml:space="preserve">                          (4b)</w:t>
      </w:r>
    </w:p>
    <w:p w14:paraId="0944F735" w14:textId="77777777" w:rsidR="003C3F9F" w:rsidRDefault="003C3F9F" w:rsidP="00F96674">
      <w:pPr>
        <w:pStyle w:val="BodyText"/>
        <w:ind w:start="18pt" w:firstLine="0pt"/>
        <w:rPr>
          <w:lang w:val="en-US"/>
        </w:rPr>
      </w:pPr>
      <w:r>
        <w:rPr>
          <w:lang w:val="en-US"/>
        </w:rPr>
        <w:t>Di mana:</w:t>
      </w:r>
    </w:p>
    <w:p w14:paraId="35CC504C" w14:textId="77777777" w:rsidR="003C3F9F" w:rsidRDefault="003C3F9F" w:rsidP="00F96674">
      <w:pPr>
        <w:pStyle w:val="BodyText"/>
        <w:ind w:start="18pt" w:firstLine="0pt"/>
        <w:rPr>
          <w:lang w:val="en-US"/>
        </w:rPr>
      </w:pPr>
      <w:r w:rsidRPr="00BF78AA">
        <w:rPr>
          <w:rFonts w:ascii="Cambria Math" w:hAnsi="Cambria Math"/>
          <w:i/>
          <w:lang w:val="en-US"/>
        </w:rPr>
        <w:t>F</w:t>
      </w:r>
      <w:r w:rsidRPr="00BF78AA">
        <w:rPr>
          <w:rFonts w:ascii="Cambria Math" w:hAnsi="Cambria Math"/>
          <w:i/>
          <w:vertAlign w:val="subscript"/>
          <w:lang w:val="en-US"/>
        </w:rPr>
        <w:t>x</w:t>
      </w:r>
      <w:r w:rsidR="00703D80">
        <w:rPr>
          <w:lang w:val="en-US"/>
        </w:rPr>
        <w:t xml:space="preserve"> adalah gaya gravitasi secara horizontal;</w:t>
      </w:r>
    </w:p>
    <w:p w14:paraId="7A31353E" w14:textId="77777777" w:rsidR="00703D80" w:rsidRDefault="00703D80" w:rsidP="00F96674">
      <w:pPr>
        <w:pStyle w:val="BodyText"/>
        <w:ind w:start="18pt" w:firstLine="0pt"/>
        <w:rPr>
          <w:lang w:val="en-US"/>
        </w:rPr>
      </w:pPr>
      <w:r w:rsidRPr="00BF78AA">
        <w:rPr>
          <w:rFonts w:ascii="Cambria Math" w:hAnsi="Cambria Math"/>
          <w:i/>
          <w:lang w:val="en-US"/>
        </w:rPr>
        <w:t>F</w:t>
      </w:r>
      <w:r w:rsidRPr="00BF78AA">
        <w:rPr>
          <w:rFonts w:ascii="Cambria Math" w:hAnsi="Cambria Math"/>
          <w:i/>
          <w:vertAlign w:val="subscript"/>
          <w:lang w:val="en-US"/>
        </w:rPr>
        <w:t>y</w:t>
      </w:r>
      <w:r>
        <w:rPr>
          <w:lang w:val="en-US"/>
        </w:rPr>
        <w:t xml:space="preserve"> adalah gaya gravitasi secara vertikal;</w:t>
      </w:r>
    </w:p>
    <w:p w14:paraId="4CD49039" w14:textId="77777777" w:rsidR="00703D80" w:rsidRDefault="00703D80" w:rsidP="00F96674">
      <w:pPr>
        <w:pStyle w:val="BodyText"/>
        <w:ind w:start="18pt" w:firstLine="0pt"/>
        <w:rPr>
          <w:lang w:val="en-US"/>
        </w:rPr>
      </w:pPr>
      <w:r w:rsidRPr="00BF78AA">
        <w:rPr>
          <w:rFonts w:ascii="Cambria Math" w:hAnsi="Cambria Math"/>
          <w:i/>
          <w:lang w:val="en-US"/>
        </w:rPr>
        <w:t>𝜃</w:t>
      </w:r>
      <w:r>
        <w:rPr>
          <w:lang w:val="en-US"/>
        </w:rPr>
        <w:t xml:space="preserve"> adalah sudut yang dibentuk oleh kedua benda;</w:t>
      </w:r>
    </w:p>
    <w:p w14:paraId="11ADA890" w14:textId="581E6C28" w:rsidR="00703D80" w:rsidRDefault="00703D80" w:rsidP="00F96674">
      <w:pPr>
        <w:pStyle w:val="BodyText"/>
        <w:ind w:start="18pt" w:firstLine="0pt"/>
        <w:rPr>
          <w:lang w:val="en-US"/>
        </w:rPr>
      </w:pPr>
      <w:r>
        <w:rPr>
          <w:lang w:val="en-US"/>
        </w:rPr>
        <w:t>Sudut yang dibentuk oleh kedua benda dapat</w:t>
      </w:r>
      <w:r w:rsidR="00BA75CC">
        <w:rPr>
          <w:lang w:val="en-US"/>
        </w:rPr>
        <w:t xml:space="preserve"> dihitung dengan menggunakan </w:t>
      </w:r>
      <w:r w:rsidR="00BA75CC" w:rsidRPr="009424F3">
        <w:rPr>
          <w:i/>
          <w:lang w:val="en-US"/>
        </w:rPr>
        <w:t>arctan</w:t>
      </w:r>
      <w:r w:rsidR="00BA75CC">
        <w:rPr>
          <w:lang w:val="en-US"/>
        </w:rPr>
        <w:t>. Rumus untuk mendapatkan sudutnya adalah sebagai berikut:</w:t>
      </w:r>
    </w:p>
    <w:p w14:paraId="22281366" w14:textId="77777777" w:rsidR="003A3DAF" w:rsidRDefault="003A3DAF" w:rsidP="00F96674">
      <w:pPr>
        <w:pStyle w:val="BodyText"/>
        <w:ind w:start="18pt" w:firstLine="0pt"/>
        <w:rPr>
          <w:lang w:val="en-US"/>
        </w:rPr>
      </w:pPr>
    </w:p>
    <w:p w14:paraId="4E284539" w14:textId="0953D9DE" w:rsidR="00BA75CC" w:rsidRPr="00BA75CC" w:rsidRDefault="00BA75CC" w:rsidP="003A3DAF">
      <w:pPr>
        <w:pStyle w:val="BodyText"/>
        <w:ind w:start="18pt" w:firstLine="0pt"/>
        <w:jc w:val="end"/>
        <w:rPr>
          <w:lang w:val="en-US"/>
        </w:rPr>
      </w:pPr>
      <m:oMath>
        <m:r>
          <w:rPr>
            <w:rFonts w:ascii="Cambria Math" w:hAnsi="Cambria Math"/>
            <w:lang w:val="en-US"/>
          </w:rPr>
          <w:lastRenderedPageBreak/>
          <m:t xml:space="preserve">θ= </m:t>
        </m:r>
        <m:sSup>
          <m:sSupPr>
            <m:ctrlPr>
              <w:rPr>
                <w:rFonts w:ascii="Cambria Math" w:hAnsi="Cambria Math"/>
                <w:i/>
                <w:lang w:val="en-US"/>
              </w:rPr>
            </m:ctrlPr>
          </m:sSupPr>
          <m:e>
            <m:r>
              <w:rPr>
                <w:rFonts w:ascii="Cambria Math" w:hAnsi="Cambria Math"/>
                <w:lang w:val="en-US"/>
              </w:rPr>
              <m:t>tan</m:t>
            </m:r>
          </m:e>
          <m:sup>
            <m:r>
              <w:rPr>
                <w:rFonts w:ascii="Cambria Math" w:hAnsi="Cambria Math"/>
                <w:lang w:val="en-US"/>
              </w:rPr>
              <m:t>-1</m:t>
            </m:r>
          </m:sup>
        </m:s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en>
        </m:f>
        <m:r>
          <w:rPr>
            <w:rFonts w:ascii="Cambria Math" w:hAnsi="Cambria Math"/>
            <w:lang w:val="en-US"/>
          </w:rPr>
          <m:t>)</m:t>
        </m:r>
      </m:oMath>
      <w:r w:rsidR="003A3DAF">
        <w:rPr>
          <w:lang w:val="en-US"/>
        </w:rPr>
        <w:t xml:space="preserve">                          (5)</w:t>
      </w:r>
    </w:p>
    <w:p w14:paraId="79F47C49" w14:textId="77777777" w:rsidR="00BA75CC" w:rsidRDefault="00BA75CC" w:rsidP="00F96674">
      <w:pPr>
        <w:pStyle w:val="BodyText"/>
        <w:ind w:start="18pt" w:firstLine="0pt"/>
        <w:rPr>
          <w:lang w:val="en-US"/>
        </w:rPr>
      </w:pPr>
      <w:r>
        <w:rPr>
          <w:lang w:val="en-US"/>
        </w:rPr>
        <w:t>Di mana:</w:t>
      </w:r>
    </w:p>
    <w:p w14:paraId="335101E5" w14:textId="77777777" w:rsidR="00BA75CC" w:rsidRDefault="00BA75CC" w:rsidP="00F96674">
      <w:pPr>
        <w:pStyle w:val="BodyText"/>
        <w:ind w:start="18pt" w:firstLine="0pt"/>
        <w:rPr>
          <w:lang w:val="en-US"/>
        </w:rPr>
      </w:pPr>
      <w:r w:rsidRPr="00E75A36">
        <w:rPr>
          <w:rFonts w:ascii="Cambria Math" w:hAnsi="Cambria Math"/>
          <w:i/>
          <w:lang w:val="en-US"/>
        </w:rPr>
        <w:t>x</w:t>
      </w:r>
      <w:r w:rsidRPr="00E75A36">
        <w:rPr>
          <w:rFonts w:ascii="Cambria Math" w:hAnsi="Cambria Math"/>
          <w:i/>
          <w:vertAlign w:val="subscript"/>
          <w:lang w:val="en-US"/>
        </w:rPr>
        <w:t>1</w:t>
      </w:r>
      <w:r>
        <w:rPr>
          <w:lang w:val="en-US"/>
        </w:rPr>
        <w:t xml:space="preserve"> dan </w:t>
      </w:r>
      <w:r w:rsidRPr="00E75A36">
        <w:rPr>
          <w:rFonts w:ascii="Cambria Math" w:hAnsi="Cambria Math"/>
          <w:i/>
          <w:lang w:val="en-US"/>
        </w:rPr>
        <w:t>y</w:t>
      </w:r>
      <w:r w:rsidRPr="00E75A36">
        <w:rPr>
          <w:rFonts w:ascii="Cambria Math" w:hAnsi="Cambria Math"/>
          <w:i/>
          <w:vertAlign w:val="subscript"/>
          <w:lang w:val="en-US"/>
        </w:rPr>
        <w:t>1</w:t>
      </w:r>
      <w:r>
        <w:rPr>
          <w:lang w:val="en-US"/>
        </w:rPr>
        <w:t xml:space="preserve"> merupakan koordinat titik tengah dari benda pertama</w:t>
      </w:r>
      <w:r w:rsidR="00687F71">
        <w:rPr>
          <w:lang w:val="en-US"/>
        </w:rPr>
        <w:t>;</w:t>
      </w:r>
    </w:p>
    <w:p w14:paraId="45C26DF5" w14:textId="77777777" w:rsidR="00BA75CC" w:rsidRPr="00703D80" w:rsidRDefault="00BA75CC" w:rsidP="00F96674">
      <w:pPr>
        <w:pStyle w:val="BodyText"/>
        <w:ind w:start="18pt" w:firstLine="0pt"/>
        <w:rPr>
          <w:lang w:val="en-US"/>
        </w:rPr>
      </w:pPr>
      <w:r w:rsidRPr="00E75A36">
        <w:rPr>
          <w:rFonts w:ascii="Cambria Math" w:hAnsi="Cambria Math"/>
          <w:i/>
          <w:lang w:val="en-US"/>
        </w:rPr>
        <w:t>x</w:t>
      </w:r>
      <w:r w:rsidRPr="00E75A36">
        <w:rPr>
          <w:rFonts w:ascii="Cambria Math" w:hAnsi="Cambria Math"/>
          <w:i/>
          <w:vertAlign w:val="subscript"/>
          <w:lang w:val="en-US"/>
        </w:rPr>
        <w:t>2</w:t>
      </w:r>
      <w:r>
        <w:rPr>
          <w:lang w:val="en-US"/>
        </w:rPr>
        <w:t xml:space="preserve"> dan </w:t>
      </w:r>
      <w:r w:rsidRPr="00E75A36">
        <w:rPr>
          <w:rFonts w:ascii="Cambria Math" w:hAnsi="Cambria Math"/>
          <w:i/>
          <w:lang w:val="en-US"/>
        </w:rPr>
        <w:t>y</w:t>
      </w:r>
      <w:r w:rsidRPr="00E75A36">
        <w:rPr>
          <w:rFonts w:ascii="Cambria Math" w:hAnsi="Cambria Math"/>
          <w:i/>
          <w:vertAlign w:val="subscript"/>
          <w:lang w:val="en-US"/>
        </w:rPr>
        <w:t>2</w:t>
      </w:r>
      <w:r>
        <w:rPr>
          <w:lang w:val="en-US"/>
        </w:rPr>
        <w:t xml:space="preserve"> merupakan koordinat titik tengah dari benda kedua</w:t>
      </w:r>
      <w:r w:rsidR="00687F71">
        <w:rPr>
          <w:lang w:val="en-US"/>
        </w:rPr>
        <w:t>.</w:t>
      </w:r>
    </w:p>
    <w:p w14:paraId="4F011995" w14:textId="77777777" w:rsidR="00F96674" w:rsidRDefault="00E30381" w:rsidP="00BB2123">
      <w:pPr>
        <w:pStyle w:val="BodyText"/>
        <w:numPr>
          <w:ilvl w:val="0"/>
          <w:numId w:val="26"/>
        </w:numPr>
        <w:rPr>
          <w:lang w:val="en-US"/>
        </w:rPr>
      </w:pPr>
      <w:r>
        <w:rPr>
          <w:lang w:val="en-US"/>
        </w:rPr>
        <w:t>Hukum Newton K</w:t>
      </w:r>
      <w:r w:rsidR="004B61E5">
        <w:rPr>
          <w:lang w:val="en-US"/>
        </w:rPr>
        <w:t>edua</w:t>
      </w:r>
    </w:p>
    <w:p w14:paraId="783F5134" w14:textId="77777777" w:rsidR="00E30381" w:rsidRDefault="00E30381" w:rsidP="00E30381">
      <w:pPr>
        <w:pStyle w:val="BodyText"/>
        <w:ind w:start="18pt" w:firstLine="0pt"/>
        <w:rPr>
          <w:lang w:val="en-US"/>
        </w:rPr>
      </w:pPr>
      <w:r>
        <w:rPr>
          <w:lang w:val="en-US"/>
        </w:rPr>
        <w:t>Hukum kedua Newton menyatakan bahwa akselerasi dari sebuah benda bergantung kepada gaya total dan massa benda. Akselerasi dari sebuah benda berbanding lurus dengan gaya total dan berbanding terbalik dengan massa benda. Jika dijadikan rumus, hasilnya adalah sebagai berikut:</w:t>
      </w:r>
    </w:p>
    <w:p w14:paraId="301B1D32" w14:textId="0F18AA22" w:rsidR="00E30381" w:rsidRPr="00E30381" w:rsidRDefault="00E30381" w:rsidP="003A3DAF">
      <w:pPr>
        <w:pStyle w:val="BodyText"/>
        <w:ind w:start="18pt" w:firstLine="0pt"/>
        <w:jc w:val="end"/>
        <w:rPr>
          <w:lang w:val="en-US"/>
        </w:rPr>
      </w:pPr>
      <m:oMath>
        <m:r>
          <w:rPr>
            <w:rFonts w:ascii="Cambria Math" w:hAnsi="Cambria Math"/>
            <w:lang w:val="en-US"/>
          </w:rPr>
          <m:t>a=</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al</m:t>
                </m:r>
              </m:sub>
            </m:sSub>
          </m:num>
          <m:den>
            <m:r>
              <w:rPr>
                <w:rFonts w:ascii="Cambria Math" w:hAnsi="Cambria Math"/>
                <w:lang w:val="en-US"/>
              </w:rPr>
              <m:t>m</m:t>
            </m:r>
          </m:den>
        </m:f>
      </m:oMath>
      <w:r w:rsidR="003A3DAF">
        <w:rPr>
          <w:lang w:val="en-US"/>
        </w:rPr>
        <w:t xml:space="preserve">                                 (6)</w:t>
      </w:r>
    </w:p>
    <w:p w14:paraId="1B3BD0D2" w14:textId="77777777" w:rsidR="00E30381" w:rsidRDefault="007C201A" w:rsidP="00E30381">
      <w:pPr>
        <w:pStyle w:val="BodyText"/>
        <w:ind w:start="18pt" w:firstLine="0pt"/>
        <w:rPr>
          <w:lang w:val="en-US"/>
        </w:rPr>
      </w:pPr>
      <w:r>
        <w:rPr>
          <w:lang w:val="en-US"/>
        </w:rPr>
        <w:t>Di mana:</w:t>
      </w:r>
    </w:p>
    <w:p w14:paraId="60C6D0F8" w14:textId="77777777" w:rsidR="007C201A" w:rsidRDefault="007C201A" w:rsidP="00E30381">
      <w:pPr>
        <w:pStyle w:val="BodyText"/>
        <w:ind w:start="18pt" w:firstLine="0pt"/>
        <w:rPr>
          <w:lang w:val="en-US"/>
        </w:rPr>
      </w:pPr>
      <w:r w:rsidRPr="00E83BF5">
        <w:rPr>
          <w:rFonts w:ascii="Cambria Math" w:hAnsi="Cambria Math"/>
          <w:i/>
          <w:lang w:val="en-US"/>
        </w:rPr>
        <w:t>a</w:t>
      </w:r>
      <w:r>
        <w:rPr>
          <w:lang w:val="en-US"/>
        </w:rPr>
        <w:t xml:space="preserve"> adalah akselerasi dari suatu benda;</w:t>
      </w:r>
    </w:p>
    <w:p w14:paraId="464B9B47" w14:textId="77777777" w:rsidR="007C201A" w:rsidRDefault="007C201A" w:rsidP="00E30381">
      <w:pPr>
        <w:pStyle w:val="BodyText"/>
        <w:ind w:start="18pt" w:firstLine="0pt"/>
        <w:rPr>
          <w:lang w:val="en-US"/>
        </w:rPr>
      </w:pPr>
      <w:r w:rsidRPr="00E83BF5">
        <w:rPr>
          <w:rFonts w:ascii="Cambria Math" w:hAnsi="Cambria Math"/>
          <w:i/>
          <w:lang w:val="en-US"/>
        </w:rPr>
        <w:t>F</w:t>
      </w:r>
      <w:r w:rsidRPr="00E83BF5">
        <w:rPr>
          <w:rFonts w:ascii="Cambria Math" w:hAnsi="Cambria Math"/>
          <w:i/>
          <w:vertAlign w:val="subscript"/>
          <w:lang w:val="en-US"/>
        </w:rPr>
        <w:t>total</w:t>
      </w:r>
      <w:r>
        <w:rPr>
          <w:lang w:val="en-US"/>
        </w:rPr>
        <w:t xml:space="preserve"> adalah gaya yang beraksi kepada benda;</w:t>
      </w:r>
    </w:p>
    <w:p w14:paraId="5D90BCD2" w14:textId="77777777" w:rsidR="007C201A" w:rsidRDefault="007C201A" w:rsidP="00E30381">
      <w:pPr>
        <w:pStyle w:val="BodyText"/>
        <w:ind w:start="18pt" w:firstLine="0pt"/>
        <w:rPr>
          <w:lang w:val="en-US"/>
        </w:rPr>
      </w:pPr>
      <w:r w:rsidRPr="00E83BF5">
        <w:rPr>
          <w:rFonts w:ascii="Cambria Math" w:hAnsi="Cambria Math"/>
          <w:i/>
          <w:lang w:val="en-US"/>
        </w:rPr>
        <w:t>m</w:t>
      </w:r>
      <w:r>
        <w:rPr>
          <w:lang w:val="en-US"/>
        </w:rPr>
        <w:t xml:space="preserve"> adalah massa dari benda.</w:t>
      </w:r>
    </w:p>
    <w:p w14:paraId="14A8AFD0" w14:textId="77777777" w:rsidR="007C201A" w:rsidRPr="00BB2123" w:rsidRDefault="007C201A" w:rsidP="00E30381">
      <w:pPr>
        <w:pStyle w:val="BodyText"/>
        <w:ind w:start="18pt" w:firstLine="0pt"/>
        <w:rPr>
          <w:lang w:val="en-US"/>
        </w:rPr>
      </w:pPr>
      <w:r>
        <w:rPr>
          <w:lang w:val="en-US"/>
        </w:rPr>
        <w:t xml:space="preserve">Dalam </w:t>
      </w:r>
      <w:r w:rsidR="00746940">
        <w:rPr>
          <w:lang w:val="en-US"/>
        </w:rPr>
        <w:t>gim</w:t>
      </w:r>
      <w:r>
        <w:rPr>
          <w:lang w:val="en-US"/>
        </w:rPr>
        <w:t xml:space="preserve"> ini, gaya yang beraksi kepada pesawat luar angkasa merupakan tarikan gravitasi dari satu atau lebih planet lainnya, serta gaya yang dihasilkan oleh roket bila pemain mengaktifkan roket. Setelah menghitung akselerasi, akselerasi merupakan perubahan kecepatan dalam satu detik, sehingga bisa dijumlahkan ke dalam kecepatan secara langsung setiap detik. </w:t>
      </w:r>
    </w:p>
    <w:p w14:paraId="266D8B24" w14:textId="77777777" w:rsidR="009303D9" w:rsidRDefault="00EC5EA0" w:rsidP="00ED0149">
      <w:pPr>
        <w:pStyle w:val="Heading2"/>
      </w:pPr>
      <w:r>
        <w:t>Teori Pendukung Lainnya</w:t>
      </w:r>
    </w:p>
    <w:p w14:paraId="537FAFFB" w14:textId="77777777" w:rsidR="006D6BC9" w:rsidRDefault="006D6BC9" w:rsidP="006D6BC9">
      <w:pPr>
        <w:ind w:firstLine="14.40pt"/>
        <w:jc w:val="both"/>
      </w:pPr>
      <w:r>
        <w:rPr>
          <w:noProof/>
          <w:lang w:eastAsia="ja-JP"/>
        </w:rPr>
        <w:drawing>
          <wp:inline distT="0" distB="0" distL="0" distR="0" wp14:anchorId="32F757A9" wp14:editId="55EAB0B4">
            <wp:extent cx="3089910" cy="2425065"/>
            <wp:effectExtent l="0" t="0" r="0" b="0"/>
            <wp:docPr id="4" name="Picture 4" descr="https://www.researchgate.net/profile/Paul_Ralph/publication/280055626/figure/fig2/AS:667864369483795@1536242682579/The-Elemental-Tetrad-adapted-from-Schell-2008.png"/>
            <wp:cNvGraphicFramePr/>
            <a:graphic xmlns:a="http://purl.oclc.org/ooxml/drawingml/main">
              <a:graphicData uri="http://purl.oclc.org/ooxml/drawingml/picture">
                <pic:pic xmlns:pic="http://purl.oclc.org/ooxml/drawingml/picture">
                  <pic:nvPicPr>
                    <pic:cNvPr id="1" name="Picture 1" descr="https://www.researchgate.net/profile/Paul_Ralph/publication/280055626/figure/fig2/AS:667864369483795@1536242682579/The-Elemental-Tetrad-adapted-from-Schell-2008.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425065"/>
                    </a:xfrm>
                    <a:prstGeom prst="rect">
                      <a:avLst/>
                    </a:prstGeom>
                    <a:noFill/>
                    <a:ln>
                      <a:noFill/>
                    </a:ln>
                  </pic:spPr>
                </pic:pic>
              </a:graphicData>
            </a:graphic>
          </wp:inline>
        </w:drawing>
      </w:r>
    </w:p>
    <w:p w14:paraId="3E8F375D" w14:textId="132AD802" w:rsidR="00E707E6" w:rsidRDefault="00E707E6" w:rsidP="00E707E6">
      <w:pPr>
        <w:jc w:val="both"/>
        <w:rPr>
          <w:i/>
          <w:sz w:val="16"/>
          <w:szCs w:val="16"/>
        </w:rPr>
      </w:pPr>
      <w:r>
        <w:rPr>
          <w:iCs/>
          <w:sz w:val="16"/>
          <w:szCs w:val="16"/>
        </w:rPr>
        <w:t xml:space="preserve">Fig. 1. </w:t>
      </w:r>
      <w:r>
        <w:rPr>
          <w:i/>
          <w:sz w:val="16"/>
          <w:szCs w:val="16"/>
        </w:rPr>
        <w:t>Elemental Tetrad</w:t>
      </w:r>
    </w:p>
    <w:p w14:paraId="6DAD6D56" w14:textId="77777777" w:rsidR="00E707E6" w:rsidRPr="00E707E6" w:rsidRDefault="00E707E6" w:rsidP="00E707E6">
      <w:pPr>
        <w:jc w:val="both"/>
        <w:rPr>
          <w:i/>
          <w:sz w:val="16"/>
          <w:szCs w:val="16"/>
        </w:rPr>
      </w:pPr>
    </w:p>
    <w:p w14:paraId="648F0A18" w14:textId="310F99E2" w:rsidR="006D6BC9" w:rsidRDefault="006D6BC9" w:rsidP="006D6BC9">
      <w:pPr>
        <w:ind w:firstLine="14.40pt"/>
        <w:jc w:val="both"/>
      </w:pPr>
      <w:r w:rsidRPr="00E83BF5">
        <w:rPr>
          <w:i/>
        </w:rPr>
        <w:t>Elemental Tetrad</w:t>
      </w:r>
      <w:r>
        <w:t xml:space="preserve"> merupakan sebuah kumpulan kriteria yang digunakan untuk menyeimbangkan bagian-bagian yang akan di buat di dalam sebuah </w:t>
      </w:r>
      <w:r w:rsidR="00746940">
        <w:t>gim</w:t>
      </w:r>
      <w:r>
        <w:t xml:space="preserve"> untuk membuat </w:t>
      </w:r>
      <w:r w:rsidR="00A26069">
        <w:t>gim</w:t>
      </w:r>
      <w:r>
        <w:t xml:space="preserve"> lebih nyaman dan tidak terlalu berlebihan saat dimainkan. Sebuah </w:t>
      </w:r>
      <w:r w:rsidRPr="00E83BF5">
        <w:rPr>
          <w:i/>
        </w:rPr>
        <w:t>Elemental Tetrad</w:t>
      </w:r>
      <w:r>
        <w:t xml:space="preserve"> terdiri dari 4 bagian, antara lain:</w:t>
      </w:r>
    </w:p>
    <w:p w14:paraId="5E8339B8" w14:textId="77777777" w:rsidR="006D6BC9" w:rsidRDefault="006D6BC9" w:rsidP="006D6BC9">
      <w:pPr>
        <w:jc w:val="both"/>
      </w:pPr>
      <w:r>
        <w:t>1.</w:t>
      </w:r>
      <w:r>
        <w:tab/>
      </w:r>
      <w:r w:rsidRPr="00E83BF5">
        <w:rPr>
          <w:i/>
        </w:rPr>
        <w:t>Aesthetics</w:t>
      </w:r>
      <w:r>
        <w:t xml:space="preserve"> atau estetis</w:t>
      </w:r>
    </w:p>
    <w:p w14:paraId="6B4A4379" w14:textId="77777777" w:rsidR="006D6BC9" w:rsidRDefault="006D6BC9" w:rsidP="006D6BC9">
      <w:pPr>
        <w:jc w:val="both"/>
      </w:pPr>
      <w:r>
        <w:t>2.</w:t>
      </w:r>
      <w:r>
        <w:tab/>
      </w:r>
      <w:r w:rsidRPr="00E83BF5">
        <w:rPr>
          <w:i/>
        </w:rPr>
        <w:t>Story</w:t>
      </w:r>
      <w:r>
        <w:t xml:space="preserve"> atau cerita</w:t>
      </w:r>
    </w:p>
    <w:p w14:paraId="1B0B6DEC" w14:textId="77777777" w:rsidR="006D6BC9" w:rsidRDefault="006D6BC9" w:rsidP="006D6BC9">
      <w:pPr>
        <w:jc w:val="both"/>
      </w:pPr>
      <w:r>
        <w:t>3.</w:t>
      </w:r>
      <w:r>
        <w:tab/>
      </w:r>
      <w:r w:rsidRPr="00E83BF5">
        <w:rPr>
          <w:i/>
        </w:rPr>
        <w:t>Technology</w:t>
      </w:r>
      <w:r>
        <w:t xml:space="preserve"> atau teknologi</w:t>
      </w:r>
    </w:p>
    <w:p w14:paraId="2084BF0B" w14:textId="77777777" w:rsidR="006D6BC9" w:rsidRDefault="006D6BC9" w:rsidP="006D6BC9">
      <w:pPr>
        <w:jc w:val="both"/>
      </w:pPr>
      <w:r>
        <w:t>4.</w:t>
      </w:r>
      <w:r>
        <w:tab/>
      </w:r>
      <w:r w:rsidRPr="00E83BF5">
        <w:rPr>
          <w:i/>
        </w:rPr>
        <w:t>Mechanics</w:t>
      </w:r>
      <w:r>
        <w:t xml:space="preserve"> atau mekanik</w:t>
      </w:r>
    </w:p>
    <w:p w14:paraId="1FA1C757" w14:textId="77777777" w:rsidR="006D6BC9" w:rsidRDefault="006D6BC9" w:rsidP="006D6BC9">
      <w:pPr>
        <w:ind w:firstLine="14.20pt"/>
        <w:jc w:val="both"/>
      </w:pPr>
      <w:r w:rsidRPr="00E83BF5">
        <w:rPr>
          <w:i/>
        </w:rPr>
        <w:t>Aesthetic</w:t>
      </w:r>
      <w:r>
        <w:t xml:space="preserve"> atau estetik lebih mengarah kepada bgian yang paling terlihat di dalam sebuah </w:t>
      </w:r>
      <w:r w:rsidR="00746940">
        <w:t>gim</w:t>
      </w:r>
      <w:r>
        <w:t xml:space="preserve">. Inilah alasan mengapa </w:t>
      </w:r>
      <w:r>
        <w:t xml:space="preserve">estetik terletak di bagian paling atas di dalam bagan </w:t>
      </w:r>
      <w:r w:rsidRPr="00E83BF5">
        <w:rPr>
          <w:i/>
        </w:rPr>
        <w:t>Elemental Tetrad</w:t>
      </w:r>
      <w:r>
        <w:t xml:space="preserve">. Estetik tidak mengarah kepada hal yang bersifat visual saja, tetapi juga semua hal yang dapat dirasakan oleh indra manusia seperti audio yang dapat didengarkan. Jika ada sebuah </w:t>
      </w:r>
      <w:r w:rsidR="00746940">
        <w:t>gim</w:t>
      </w:r>
      <w:r>
        <w:t xml:space="preserve"> yang memakai indra penciuman untuk menempa pengalaman </w:t>
      </w:r>
      <w:r w:rsidR="00A26069">
        <w:t>gim</w:t>
      </w:r>
      <w:r>
        <w:t xml:space="preserve"> tersebut, itu juga masuk dalam kategori estetik.</w:t>
      </w:r>
    </w:p>
    <w:p w14:paraId="1C690CE1" w14:textId="77777777" w:rsidR="006D6BC9" w:rsidRDefault="006D6BC9" w:rsidP="006D6BC9">
      <w:pPr>
        <w:ind w:firstLine="14.20pt"/>
        <w:jc w:val="both"/>
      </w:pPr>
      <w:r w:rsidRPr="00E83BF5">
        <w:rPr>
          <w:i/>
        </w:rPr>
        <w:t>Story</w:t>
      </w:r>
      <w:r>
        <w:t xml:space="preserve"> atau cerita merupakan bagian yang mencakup karakter yang ada di dalam </w:t>
      </w:r>
      <w:r w:rsidR="00746940">
        <w:t>gim</w:t>
      </w:r>
      <w:r>
        <w:t xml:space="preserve">, dan juga bagaimana kumpulan karakter-karakter tersebut berinteraksi satu dengan yang lainnya. Alur cerita yang akan diimplementasikan di dalam sebuah </w:t>
      </w:r>
      <w:r w:rsidR="00746940">
        <w:t>gim</w:t>
      </w:r>
      <w:r>
        <w:t xml:space="preserve"> juga masuk ke dalam kategori </w:t>
      </w:r>
      <w:r w:rsidRPr="00E83BF5">
        <w:rPr>
          <w:i/>
        </w:rPr>
        <w:t>Elemental Tetrad</w:t>
      </w:r>
      <w:r>
        <w:t xml:space="preserve"> yang satu ini.</w:t>
      </w:r>
    </w:p>
    <w:p w14:paraId="051FD707" w14:textId="77777777" w:rsidR="006D6BC9" w:rsidRDefault="006D6BC9" w:rsidP="006D6BC9">
      <w:pPr>
        <w:ind w:firstLine="14.20pt"/>
        <w:jc w:val="both"/>
      </w:pPr>
      <w:r w:rsidRPr="00E83BF5">
        <w:rPr>
          <w:i/>
        </w:rPr>
        <w:t>Technology</w:t>
      </w:r>
      <w:r>
        <w:t xml:space="preserve"> atau teknologi melambangkan hal apa saja yang diperlukan untuk membuat </w:t>
      </w:r>
      <w:r w:rsidR="00746940">
        <w:t>gim</w:t>
      </w:r>
      <w:r>
        <w:t xml:space="preserve"> yang direncanakan. Hal-hal yang dimaksud di dalam kategori ini merupakan hal teknis yang behubungan dengan teknologi yang akan dipakai. Jika </w:t>
      </w:r>
      <w:r w:rsidR="00A26069">
        <w:t>gim</w:t>
      </w:r>
      <w:r>
        <w:t xml:space="preserve"> yang akan dibuat merupakan </w:t>
      </w:r>
      <w:r w:rsidR="00A26069">
        <w:t>gim</w:t>
      </w:r>
      <w:r>
        <w:t xml:space="preserve"> </w:t>
      </w:r>
      <w:r w:rsidRPr="00E83BF5">
        <w:rPr>
          <w:i/>
        </w:rPr>
        <w:t>board game</w:t>
      </w:r>
      <w:r>
        <w:t xml:space="preserve">, maka unsur teknologi ini akan menyorot bahan dari papan, dadu, dan beberapa unsur lainnya yang digunakan untuk membuat </w:t>
      </w:r>
      <w:r w:rsidRPr="00E83BF5">
        <w:rPr>
          <w:i/>
        </w:rPr>
        <w:t>board game</w:t>
      </w:r>
      <w:r>
        <w:t xml:space="preserve"> tersebut. Jika </w:t>
      </w:r>
      <w:r w:rsidR="00A26069">
        <w:t>gim</w:t>
      </w:r>
      <w:r>
        <w:t xml:space="preserve"> yang akan dibuat merupakan </w:t>
      </w:r>
      <w:r w:rsidR="00A26069">
        <w:t>gim</w:t>
      </w:r>
      <w:r>
        <w:t xml:space="preserve"> komputer atau </w:t>
      </w:r>
      <w:r w:rsidR="00746940">
        <w:t>gim</w:t>
      </w:r>
      <w:r>
        <w:t>, maka unsur teknologi ini lebih membicarakan tentang</w:t>
      </w:r>
      <w:r w:rsidR="00E83BF5">
        <w:t xml:space="preserve"> engine apa yang akan dipakai (</w:t>
      </w:r>
      <w:r w:rsidR="00E83BF5" w:rsidRPr="00E83BF5">
        <w:rPr>
          <w:i/>
        </w:rPr>
        <w:t>U</w:t>
      </w:r>
      <w:r w:rsidRPr="00E83BF5">
        <w:rPr>
          <w:i/>
        </w:rPr>
        <w:t xml:space="preserve">nity, </w:t>
      </w:r>
      <w:r w:rsidR="00E83BF5" w:rsidRPr="00E83BF5">
        <w:rPr>
          <w:i/>
        </w:rPr>
        <w:t>U</w:t>
      </w:r>
      <w:r w:rsidRPr="00E83BF5">
        <w:rPr>
          <w:i/>
        </w:rPr>
        <w:t xml:space="preserve">nreal </w:t>
      </w:r>
      <w:r w:rsidR="00E83BF5" w:rsidRPr="00E83BF5">
        <w:rPr>
          <w:i/>
        </w:rPr>
        <w:t>E</w:t>
      </w:r>
      <w:r w:rsidRPr="00E83BF5">
        <w:rPr>
          <w:i/>
        </w:rPr>
        <w:t>ngine</w:t>
      </w:r>
      <w:r>
        <w:t xml:space="preserve">, </w:t>
      </w:r>
      <w:r w:rsidR="00746940">
        <w:rPr>
          <w:i/>
        </w:rPr>
        <w:t>dll</w:t>
      </w:r>
      <w:r>
        <w:t xml:space="preserve">.) dan juga perangkat keras apa yang akan digunakan untuk membuat </w:t>
      </w:r>
      <w:r w:rsidR="00A26069">
        <w:t>gim</w:t>
      </w:r>
      <w:r>
        <w:t xml:space="preserve"> komputer tesebut.</w:t>
      </w:r>
    </w:p>
    <w:p w14:paraId="3188DF5E" w14:textId="77777777" w:rsidR="006D6BC9" w:rsidRPr="006D6BC9" w:rsidRDefault="006D6BC9" w:rsidP="006D6BC9">
      <w:pPr>
        <w:ind w:firstLine="14.20pt"/>
        <w:jc w:val="both"/>
      </w:pPr>
      <w:r w:rsidRPr="00E83BF5">
        <w:rPr>
          <w:i/>
        </w:rPr>
        <w:t>Mechanics</w:t>
      </w:r>
      <w:r>
        <w:t xml:space="preserve"> atau mekanik membicarakan tentang bagaimana peraturan-peraturan dasar yang akan dimasukkan ke dalam sebuah </w:t>
      </w:r>
      <w:r w:rsidR="00746940">
        <w:t>gim</w:t>
      </w:r>
      <w:r>
        <w:t xml:space="preserve">. Sebagai contoh, di dalam sebuah </w:t>
      </w:r>
      <w:r w:rsidR="00A26069">
        <w:t>gim</w:t>
      </w:r>
      <w:r>
        <w:t xml:space="preserve"> yang berjudul </w:t>
      </w:r>
      <w:r w:rsidRPr="00E83BF5">
        <w:rPr>
          <w:i/>
        </w:rPr>
        <w:t>Final Fantasy</w:t>
      </w:r>
      <w:r>
        <w:t>, mekanik ini lebih membahas tentang bagaimana pemain dapat memainkan karakternya berdasarkan giliran yang diberikan, bagaimana pemain dapat memilih aksi yang akan dilakukan oleh katakternya (</w:t>
      </w:r>
      <w:r w:rsidRPr="00E83BF5">
        <w:rPr>
          <w:i/>
        </w:rPr>
        <w:t>attack, skills, items,</w:t>
      </w:r>
      <w:r>
        <w:t xml:space="preserve"> </w:t>
      </w:r>
      <w:r w:rsidR="00746940">
        <w:rPr>
          <w:i/>
        </w:rPr>
        <w:t>dll</w:t>
      </w:r>
      <w:r>
        <w:t xml:space="preserve">.), dan juga bagaimana pemain dapat menjelajahi dunia fantasi yang disajikan oleh </w:t>
      </w:r>
      <w:r w:rsidR="00A26069">
        <w:t>gim</w:t>
      </w:r>
      <w:r>
        <w:t xml:space="preserve"> tersebut.</w:t>
      </w:r>
      <w:r w:rsidR="00E70AD1">
        <w:fldChar w:fldCharType="begin" w:fldLock="1"/>
      </w:r>
      <w:r w:rsidR="00A563AF">
        <w:instrText>ADDIN CSL_CITATION {"citationItems":[{"id":"ITEM-1","itemData":{"DOI":"10.1007/978-3-030-23560-4","ISBN":"978-3-030-23560-4","author":[{"dropping-particle":"","family":"Antona","given":"Margherita","non-dropping-particle":"","parse-names":false,"suffix":""}],"edition":"1","editor":[{"dropping-particle":"","family":"Antona","given":"Margherita","non-dropping-particle":"","parse-names":false,"suffix":""},{"dropping-particle":"","family":"Stephanidis","given":"Constantine","non-dropping-particle":"","parse-names":false,"suffix":""}],"id":"ITEM-1","issued":{"date-parts":[["2019"]]},"number-of-pages":"287","publisher":"Springer International Publishing","title":"Universal Access in Human-Computer Interaction. Theory, Methods and Tools","type":"book"},"uris":["http://www.mendeley.com/documents/?uuid=dcce30d2-2419-4e86-aa77-af8eb942b822"]}],"mendeley":{"formattedCitation":"[4]","plainTextFormattedCitation":"[4]","previouslyFormattedCitation":"[4]"},"properties":{"noteIndex":0},"schema":"https://github.com/citation-style-language/schema/raw/master/csl-citation.json"}</w:instrText>
      </w:r>
      <w:r w:rsidR="00E70AD1">
        <w:fldChar w:fldCharType="separate"/>
      </w:r>
      <w:r w:rsidR="00E70AD1" w:rsidRPr="00E70AD1">
        <w:rPr>
          <w:noProof/>
        </w:rPr>
        <w:t>[4]</w:t>
      </w:r>
      <w:r w:rsidR="00E70AD1">
        <w:fldChar w:fldCharType="end"/>
      </w:r>
    </w:p>
    <w:p w14:paraId="6AEDD8FC" w14:textId="77777777" w:rsidR="009303D9" w:rsidRDefault="00BF78AA" w:rsidP="006B6B66">
      <w:pPr>
        <w:pStyle w:val="Heading1"/>
      </w:pPr>
      <w:r>
        <w:t>PERANCANGAN SISTEM</w:t>
      </w:r>
    </w:p>
    <w:p w14:paraId="41AA3275" w14:textId="77777777" w:rsidR="009303D9" w:rsidRDefault="00416619" w:rsidP="00ED0149">
      <w:pPr>
        <w:pStyle w:val="Heading2"/>
      </w:pPr>
      <w:r>
        <w:t>Penjelasan Lengkap Mengenai Mechanics</w:t>
      </w:r>
    </w:p>
    <w:p w14:paraId="395E9689" w14:textId="77777777" w:rsidR="009303D9" w:rsidRPr="00153462" w:rsidRDefault="00E70AD1" w:rsidP="00E7596C">
      <w:pPr>
        <w:pStyle w:val="BodyText"/>
        <w:rPr>
          <w:lang w:val="en-US"/>
        </w:rPr>
      </w:pPr>
      <w:r>
        <w:rPr>
          <w:lang w:val="en-US"/>
        </w:rPr>
        <w:t xml:space="preserve">Di </w:t>
      </w:r>
      <w:r w:rsidR="00746940">
        <w:rPr>
          <w:lang w:val="en-US"/>
        </w:rPr>
        <w:t>gim</w:t>
      </w:r>
      <w:r>
        <w:rPr>
          <w:lang w:val="en-US"/>
        </w:rPr>
        <w:t xml:space="preserve"> ini pemain mengendarakan sebuah pesawat luar angkasa.</w:t>
      </w:r>
      <w:r w:rsidR="00AC3CCF">
        <w:rPr>
          <w:lang w:val="en-US"/>
        </w:rPr>
        <w:t xml:space="preserve"> Ada tiga tipe </w:t>
      </w:r>
      <w:r w:rsidR="00AC3CCF">
        <w:rPr>
          <w:i/>
          <w:lang w:val="en-US"/>
        </w:rPr>
        <w:t>thruster</w:t>
      </w:r>
      <w:r w:rsidR="00AC3CCF">
        <w:rPr>
          <w:lang w:val="en-US"/>
        </w:rPr>
        <w:t xml:space="preserve"> yang dapat dipakai pemain, yaitu </w:t>
      </w:r>
      <w:r w:rsidR="00AC3CCF">
        <w:rPr>
          <w:i/>
          <w:lang w:val="en-US"/>
        </w:rPr>
        <w:t>thruster</w:t>
      </w:r>
      <w:r w:rsidR="00AC3CCF">
        <w:rPr>
          <w:lang w:val="en-US"/>
        </w:rPr>
        <w:t xml:space="preserve"> belakang, atas, dan bawah. Pemain dapat memakai </w:t>
      </w:r>
      <w:r w:rsidR="00AC3CCF">
        <w:rPr>
          <w:i/>
          <w:lang w:val="en-US"/>
        </w:rPr>
        <w:t>thruster</w:t>
      </w:r>
      <w:r w:rsidR="00AC3CCF">
        <w:rPr>
          <w:lang w:val="en-US"/>
        </w:rPr>
        <w:t xml:space="preserve"> belakang untuk menambah kecepatan, serta atas dan bawah untuk menyeimbangkan kecepatan vertikal </w:t>
      </w:r>
      <w:r w:rsidR="00F83EF3">
        <w:rPr>
          <w:lang w:val="en-US"/>
        </w:rPr>
        <w:t>roket</w:t>
      </w:r>
      <w:r w:rsidR="00AC3CCF">
        <w:rPr>
          <w:lang w:val="en-US"/>
        </w:rPr>
        <w:t>.</w:t>
      </w:r>
      <w:r w:rsidR="00146EA2">
        <w:rPr>
          <w:lang w:val="en-US"/>
        </w:rPr>
        <w:t xml:space="preserve"> Selain tiga </w:t>
      </w:r>
      <w:r w:rsidR="00146EA2">
        <w:rPr>
          <w:i/>
          <w:lang w:val="en-US"/>
        </w:rPr>
        <w:t>thruster</w:t>
      </w:r>
      <w:r w:rsidR="00146EA2">
        <w:rPr>
          <w:lang w:val="en-US"/>
        </w:rPr>
        <w:t xml:space="preserve">, pemain juga dapat memakai perangkat yang disebut sebagai </w:t>
      </w:r>
      <w:r w:rsidR="00146EA2">
        <w:rPr>
          <w:i/>
          <w:lang w:val="en-US"/>
        </w:rPr>
        <w:t>brake pulse</w:t>
      </w:r>
      <w:r w:rsidR="00146EA2">
        <w:rPr>
          <w:lang w:val="en-US"/>
        </w:rPr>
        <w:t xml:space="preserve">, untuk </w:t>
      </w:r>
      <w:r w:rsidR="00F83EF3">
        <w:rPr>
          <w:lang w:val="en-US"/>
        </w:rPr>
        <w:t>melambatkan dan menyeimbangkan roket.</w:t>
      </w:r>
      <w:r w:rsidR="00153462">
        <w:rPr>
          <w:lang w:val="en-US"/>
        </w:rPr>
        <w:t xml:space="preserve"> </w:t>
      </w:r>
      <w:r w:rsidR="00153462">
        <w:rPr>
          <w:i/>
          <w:lang w:val="en-US"/>
        </w:rPr>
        <w:t xml:space="preserve">Thruster </w:t>
      </w:r>
      <w:r w:rsidR="00153462">
        <w:rPr>
          <w:lang w:val="en-US"/>
        </w:rPr>
        <w:t xml:space="preserve">dan </w:t>
      </w:r>
      <w:r w:rsidR="00153462">
        <w:rPr>
          <w:i/>
          <w:lang w:val="en-US"/>
        </w:rPr>
        <w:t>Brake Panel</w:t>
      </w:r>
      <w:r w:rsidR="00153462">
        <w:rPr>
          <w:lang w:val="en-US"/>
        </w:rPr>
        <w:t xml:space="preserve"> memakai bensin</w:t>
      </w:r>
      <w:r w:rsidR="00D03015">
        <w:rPr>
          <w:lang w:val="en-US"/>
        </w:rPr>
        <w:t>. J</w:t>
      </w:r>
      <w:r w:rsidR="00153462">
        <w:rPr>
          <w:lang w:val="en-US"/>
        </w:rPr>
        <w:t xml:space="preserve">ika bensin </w:t>
      </w:r>
      <w:r w:rsidR="00D03015">
        <w:rPr>
          <w:lang w:val="en-US"/>
        </w:rPr>
        <w:t>habis, pemain tidak dapat memakai fitur-fitur tersebut.</w:t>
      </w:r>
    </w:p>
    <w:p w14:paraId="7CC1CC0D" w14:textId="77777777" w:rsidR="00F83EF3" w:rsidRDefault="00F83EF3" w:rsidP="00E7596C">
      <w:pPr>
        <w:pStyle w:val="BodyText"/>
        <w:rPr>
          <w:lang w:val="en-US"/>
        </w:rPr>
      </w:pPr>
      <w:r>
        <w:rPr>
          <w:lang w:val="en-US"/>
        </w:rPr>
        <w:t>Saat menyebrangi luar angkasa, pemain harus menghin</w:t>
      </w:r>
      <w:r w:rsidR="004634D9">
        <w:rPr>
          <w:lang w:val="en-US"/>
        </w:rPr>
        <w:t>dari planet lain</w:t>
      </w:r>
      <w:r>
        <w:rPr>
          <w:lang w:val="en-US"/>
        </w:rPr>
        <w:t>. Planet-planet di luar angkasa memiliki gaya gravitasi yang dapat mempengaruhi kecepatan roket</w:t>
      </w:r>
      <w:r w:rsidR="00D81A38">
        <w:rPr>
          <w:lang w:val="en-US"/>
        </w:rPr>
        <w:t xml:space="preserve"> pemain</w:t>
      </w:r>
      <w:r>
        <w:rPr>
          <w:lang w:val="en-US"/>
        </w:rPr>
        <w:t xml:space="preserve">, sehingga pemain harus menyeimbangkan gaya gravitasi tersebut dengan menggunakan </w:t>
      </w:r>
      <w:r>
        <w:rPr>
          <w:i/>
          <w:lang w:val="en-US"/>
        </w:rPr>
        <w:t>thruster</w:t>
      </w:r>
      <w:r>
        <w:rPr>
          <w:lang w:val="en-US"/>
        </w:rPr>
        <w:t xml:space="preserve"> yang disediakan. Selain itu, </w:t>
      </w:r>
      <w:r w:rsidR="002E1432">
        <w:rPr>
          <w:lang w:val="en-US"/>
        </w:rPr>
        <w:t xml:space="preserve">ketinggian </w:t>
      </w:r>
      <w:r>
        <w:rPr>
          <w:lang w:val="en-US"/>
        </w:rPr>
        <w:t>roket pemain tidak boleh melebihi batas tertentu, agar pemain tidak dapat melakukan kecurangan dengan berada pada ketinggian yang sangat tinggi atau sangat rendah.</w:t>
      </w:r>
      <w:r w:rsidR="002E1432">
        <w:rPr>
          <w:lang w:val="en-US"/>
        </w:rPr>
        <w:t xml:space="preserve"> Terakhir, pemain harus mencapai titik </w:t>
      </w:r>
      <w:r w:rsidR="002E1432">
        <w:rPr>
          <w:i/>
          <w:lang w:val="en-US"/>
        </w:rPr>
        <w:t>finish</w:t>
      </w:r>
      <w:r w:rsidR="002E1432">
        <w:rPr>
          <w:lang w:val="en-US"/>
        </w:rPr>
        <w:t xml:space="preserve"> sebelum 90 detik, untuk mencegah </w:t>
      </w:r>
      <w:r w:rsidR="00746940">
        <w:rPr>
          <w:lang w:val="en-US"/>
        </w:rPr>
        <w:t>pemain mengendalikan</w:t>
      </w:r>
      <w:r w:rsidR="002E1432">
        <w:rPr>
          <w:lang w:val="en-US"/>
        </w:rPr>
        <w:t xml:space="preserve"> kapal dengan sangat lambat untuk menghindari tabrakan dengan planet lain.</w:t>
      </w:r>
      <w:r w:rsidR="008E129C">
        <w:rPr>
          <w:lang w:val="en-US"/>
        </w:rPr>
        <w:t xml:space="preserve"> Titik </w:t>
      </w:r>
      <w:r w:rsidR="008E129C">
        <w:rPr>
          <w:i/>
          <w:lang w:val="en-US"/>
        </w:rPr>
        <w:t xml:space="preserve">finish </w:t>
      </w:r>
      <w:r w:rsidR="008E129C">
        <w:rPr>
          <w:lang w:val="en-US"/>
        </w:rPr>
        <w:t>merupakan titik di mana posisi roket pemain secara sumbu X telah melebihi poisisi planet terakhir.</w:t>
      </w:r>
      <w:r w:rsidR="004634D9">
        <w:rPr>
          <w:lang w:val="en-US"/>
        </w:rPr>
        <w:t xml:space="preserve"> </w:t>
      </w:r>
      <w:r w:rsidR="00746940">
        <w:rPr>
          <w:lang w:val="en-US"/>
        </w:rPr>
        <w:t>gim</w:t>
      </w:r>
      <w:r w:rsidR="004634D9" w:rsidRPr="004634D9">
        <w:rPr>
          <w:lang w:val="en-US"/>
        </w:rPr>
        <w:t xml:space="preserve"> akan berakhir </w:t>
      </w:r>
      <w:r w:rsidR="004634D9">
        <w:rPr>
          <w:lang w:val="en-US"/>
        </w:rPr>
        <w:t xml:space="preserve">jika </w:t>
      </w:r>
      <w:r w:rsidR="004634D9">
        <w:rPr>
          <w:lang w:val="en-US"/>
        </w:rPr>
        <w:lastRenderedPageBreak/>
        <w:t>pemain menabrak planet lain, waktu 90 detik telah habis, atau pemain menerbangkan roket terlalu tinggi atau rendah.</w:t>
      </w:r>
    </w:p>
    <w:p w14:paraId="31BDF719" w14:textId="77777777" w:rsidR="001938DC" w:rsidRPr="00A05AAF" w:rsidRDefault="001938DC" w:rsidP="00E7596C">
      <w:pPr>
        <w:pStyle w:val="BodyText"/>
        <w:rPr>
          <w:lang w:val="en-US"/>
        </w:rPr>
      </w:pPr>
      <w:r>
        <w:rPr>
          <w:lang w:val="en-US"/>
        </w:rPr>
        <w:t xml:space="preserve">Setelah mencapai titik </w:t>
      </w:r>
      <w:r>
        <w:rPr>
          <w:i/>
          <w:lang w:val="en-US"/>
        </w:rPr>
        <w:t>finish</w:t>
      </w:r>
      <w:r>
        <w:rPr>
          <w:lang w:val="en-US"/>
        </w:rPr>
        <w:t>, pemain akan diantarkan menuju toko.</w:t>
      </w:r>
      <w:r w:rsidR="00A05AAF">
        <w:rPr>
          <w:lang w:val="en-US"/>
        </w:rPr>
        <w:t xml:space="preserve"> P</w:t>
      </w:r>
      <w:r w:rsidR="00A05AAF" w:rsidRPr="00A05AAF">
        <w:rPr>
          <w:lang w:val="en-US"/>
        </w:rPr>
        <w:t xml:space="preserve">emain dapat mengisi bahan bakar, meningkatkan kinerja mesin kapal terbang, membeli kargo untuk dijual di kota berikutnya, dan juga menjual kargo yang telah dibawa dari kota sebelumnya. </w:t>
      </w:r>
      <w:r w:rsidR="008F39F7">
        <w:rPr>
          <w:lang w:val="en-US"/>
        </w:rPr>
        <w:t>G</w:t>
      </w:r>
      <w:r w:rsidR="00746940">
        <w:rPr>
          <w:lang w:val="en-US"/>
        </w:rPr>
        <w:t>im</w:t>
      </w:r>
      <w:r w:rsidR="00A05AAF">
        <w:rPr>
          <w:lang w:val="en-US"/>
        </w:rPr>
        <w:t xml:space="preserve"> akan berakhir dengan kemenangan pemain ketika saldo pemain mencapai 100.000 </w:t>
      </w:r>
      <w:r w:rsidR="00A05AAF">
        <w:rPr>
          <w:i/>
          <w:lang w:val="en-US"/>
        </w:rPr>
        <w:t>credits</w:t>
      </w:r>
      <w:r w:rsidR="00A05AAF">
        <w:rPr>
          <w:lang w:val="en-US"/>
        </w:rPr>
        <w:t>.</w:t>
      </w:r>
    </w:p>
    <w:p w14:paraId="5FBD54F8" w14:textId="77777777" w:rsidR="009303D9" w:rsidRDefault="00416619" w:rsidP="00ED0149">
      <w:pPr>
        <w:pStyle w:val="Heading2"/>
      </w:pPr>
      <w:r>
        <w:t>Tampilan Permainan (UI/UX)</w:t>
      </w:r>
    </w:p>
    <w:p w14:paraId="7D719498" w14:textId="77777777" w:rsidR="009303D9" w:rsidRDefault="00F459AA" w:rsidP="00416619">
      <w:pPr>
        <w:pStyle w:val="bulletlist"/>
        <w:numPr>
          <w:ilvl w:val="0"/>
          <w:numId w:val="0"/>
        </w:numPr>
        <w:ind w:start="14.40pt"/>
        <w:rPr>
          <w:lang w:val="en-US"/>
        </w:rPr>
      </w:pPr>
      <w:r>
        <w:rPr>
          <w:lang w:val="en-US"/>
        </w:rPr>
        <w:t xml:space="preserve">Tampilan saat pertama kali membuka </w:t>
      </w:r>
      <w:r w:rsidR="00A26069">
        <w:rPr>
          <w:lang w:val="en-US"/>
        </w:rPr>
        <w:t>gim</w:t>
      </w:r>
      <w:r>
        <w:rPr>
          <w:lang w:val="en-US"/>
        </w:rPr>
        <w:t xml:space="preserve"> adalah seperti ini:</w:t>
      </w:r>
    </w:p>
    <w:p w14:paraId="23FCCA8A" w14:textId="0652064D" w:rsidR="00E707E6" w:rsidRDefault="00F459AA" w:rsidP="00E707E6">
      <w:pPr>
        <w:pStyle w:val="bulletlist"/>
        <w:numPr>
          <w:ilvl w:val="0"/>
          <w:numId w:val="0"/>
        </w:numPr>
        <w:ind w:start="14.40pt"/>
      </w:pPr>
      <w:r>
        <w:rPr>
          <w:noProof/>
          <w:lang w:val="en-US" w:eastAsia="ja-JP"/>
        </w:rPr>
        <w:drawing>
          <wp:inline distT="0" distB="0" distL="0" distR="0" wp14:anchorId="2789E014" wp14:editId="6F662E50">
            <wp:extent cx="2894275" cy="2254338"/>
            <wp:effectExtent l="0" t="0" r="190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9591" cy="2258479"/>
                    </a:xfrm>
                    <a:prstGeom prst="rect">
                      <a:avLst/>
                    </a:prstGeom>
                    <a:noFill/>
                    <a:ln>
                      <a:noFill/>
                    </a:ln>
                  </pic:spPr>
                </pic:pic>
              </a:graphicData>
            </a:graphic>
          </wp:inline>
        </w:drawing>
      </w:r>
    </w:p>
    <w:p w14:paraId="13C866BB" w14:textId="11C6C37B" w:rsidR="00E707E6" w:rsidRDefault="00E707E6" w:rsidP="00E707E6">
      <w:pPr>
        <w:pStyle w:val="bulletlist"/>
        <w:numPr>
          <w:ilvl w:val="0"/>
          <w:numId w:val="0"/>
        </w:numPr>
        <w:ind w:start="14.40pt"/>
        <w:rPr>
          <w:i/>
          <w:iCs/>
          <w:sz w:val="16"/>
          <w:szCs w:val="16"/>
          <w:lang w:val="en-US"/>
        </w:rPr>
      </w:pPr>
      <w:r>
        <w:rPr>
          <w:sz w:val="16"/>
          <w:szCs w:val="16"/>
          <w:lang w:val="en-US"/>
        </w:rPr>
        <w:t xml:space="preserve">Fig. 2. </w:t>
      </w:r>
      <w:r>
        <w:rPr>
          <w:i/>
          <w:iCs/>
          <w:sz w:val="16"/>
          <w:szCs w:val="16"/>
          <w:lang w:val="en-US"/>
        </w:rPr>
        <w:t>The Main Menu</w:t>
      </w:r>
    </w:p>
    <w:p w14:paraId="1145FB43" w14:textId="77777777" w:rsidR="00E707E6" w:rsidRPr="00E707E6" w:rsidRDefault="00E707E6" w:rsidP="00E707E6">
      <w:pPr>
        <w:pStyle w:val="bulletlist"/>
        <w:numPr>
          <w:ilvl w:val="0"/>
          <w:numId w:val="0"/>
        </w:numPr>
        <w:ind w:start="14.40pt"/>
        <w:rPr>
          <w:i/>
          <w:iCs/>
          <w:sz w:val="16"/>
          <w:szCs w:val="16"/>
          <w:lang w:val="en-US"/>
        </w:rPr>
      </w:pPr>
    </w:p>
    <w:p w14:paraId="0820A220" w14:textId="251EA716" w:rsidR="00F459AA" w:rsidRDefault="005424C6" w:rsidP="00416619">
      <w:pPr>
        <w:pStyle w:val="bulletlist"/>
        <w:numPr>
          <w:ilvl w:val="0"/>
          <w:numId w:val="0"/>
        </w:numPr>
        <w:ind w:start="14.40pt"/>
        <w:rPr>
          <w:lang w:val="en-US"/>
        </w:rPr>
      </w:pPr>
      <w:r>
        <w:rPr>
          <w:i/>
          <w:lang w:val="en-US"/>
        </w:rPr>
        <w:t>Play</w:t>
      </w:r>
      <w:r>
        <w:rPr>
          <w:lang w:val="en-US"/>
        </w:rPr>
        <w:t xml:space="preserve"> akan mengantarkan pemain kepada </w:t>
      </w:r>
      <w:r w:rsidR="00A26069">
        <w:rPr>
          <w:lang w:val="en-US"/>
        </w:rPr>
        <w:t>gim</w:t>
      </w:r>
      <w:r>
        <w:rPr>
          <w:lang w:val="en-US"/>
        </w:rPr>
        <w:t xml:space="preserve">, sementara </w:t>
      </w:r>
      <w:r>
        <w:rPr>
          <w:i/>
          <w:lang w:val="en-US"/>
        </w:rPr>
        <w:t>Tutorial</w:t>
      </w:r>
      <w:r>
        <w:rPr>
          <w:lang w:val="en-US"/>
        </w:rPr>
        <w:t xml:space="preserve"> akan memberi tahu pemain tombol-tombol apa dalam keyboard yang mengaktifkan apa. </w:t>
      </w:r>
      <w:r>
        <w:rPr>
          <w:i/>
          <w:lang w:val="en-US"/>
        </w:rPr>
        <w:t>Exit</w:t>
      </w:r>
      <w:r>
        <w:rPr>
          <w:lang w:val="en-US"/>
        </w:rPr>
        <w:t xml:space="preserve"> akan mengeluarkan pemain dari </w:t>
      </w:r>
      <w:r w:rsidR="00A26069">
        <w:rPr>
          <w:lang w:val="en-US"/>
        </w:rPr>
        <w:t>gim</w:t>
      </w:r>
      <w:r>
        <w:rPr>
          <w:lang w:val="en-US"/>
        </w:rPr>
        <w:t>.</w:t>
      </w:r>
      <w:r w:rsidR="00DA04AE">
        <w:rPr>
          <w:lang w:val="en-US"/>
        </w:rPr>
        <w:t xml:space="preserve"> Tampilan utama </w:t>
      </w:r>
      <w:r w:rsidR="00A26069">
        <w:rPr>
          <w:lang w:val="en-US"/>
        </w:rPr>
        <w:t>gim</w:t>
      </w:r>
      <w:r w:rsidR="00DA04AE">
        <w:rPr>
          <w:lang w:val="en-US"/>
        </w:rPr>
        <w:t xml:space="preserve"> saat </w:t>
      </w:r>
      <w:r w:rsidR="00746940">
        <w:rPr>
          <w:lang w:val="en-US"/>
        </w:rPr>
        <w:t>gim</w:t>
      </w:r>
      <w:r w:rsidR="00DA04AE">
        <w:rPr>
          <w:lang w:val="en-US"/>
        </w:rPr>
        <w:t xml:space="preserve"> dimulai adalah sebagai berikut:</w:t>
      </w:r>
    </w:p>
    <w:p w14:paraId="66F86D67" w14:textId="77777777" w:rsidR="00DA04AE" w:rsidRDefault="007E0987" w:rsidP="00416619">
      <w:pPr>
        <w:pStyle w:val="bulletlist"/>
        <w:numPr>
          <w:ilvl w:val="0"/>
          <w:numId w:val="0"/>
        </w:numPr>
        <w:ind w:start="14.40pt"/>
        <w:rPr>
          <w:lang w:val="en-US"/>
        </w:rPr>
      </w:pPr>
      <w:r>
        <w:rPr>
          <w:noProof/>
          <w:lang w:val="en-US" w:eastAsia="ja-JP"/>
        </w:rPr>
        <w:drawing>
          <wp:inline distT="0" distB="0" distL="0" distR="0" wp14:anchorId="3E0BA51B" wp14:editId="5FC9C1F7">
            <wp:extent cx="2893695" cy="2268514"/>
            <wp:effectExtent l="0" t="0" r="1905"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8374" cy="2272182"/>
                    </a:xfrm>
                    <a:prstGeom prst="rect">
                      <a:avLst/>
                    </a:prstGeom>
                    <a:noFill/>
                    <a:ln>
                      <a:noFill/>
                    </a:ln>
                  </pic:spPr>
                </pic:pic>
              </a:graphicData>
            </a:graphic>
          </wp:inline>
        </w:drawing>
      </w:r>
    </w:p>
    <w:p w14:paraId="51030801" w14:textId="714A34B6" w:rsidR="00E707E6" w:rsidRDefault="00E707E6" w:rsidP="00416619">
      <w:pPr>
        <w:pStyle w:val="bulletlist"/>
        <w:numPr>
          <w:ilvl w:val="0"/>
          <w:numId w:val="0"/>
        </w:numPr>
        <w:ind w:start="14.40pt"/>
        <w:rPr>
          <w:i/>
          <w:iCs/>
          <w:sz w:val="16"/>
          <w:szCs w:val="16"/>
          <w:lang w:val="en-US"/>
        </w:rPr>
      </w:pPr>
      <w:r>
        <w:rPr>
          <w:sz w:val="16"/>
          <w:szCs w:val="16"/>
          <w:lang w:val="en-US"/>
        </w:rPr>
        <w:t xml:space="preserve">Fig.3. </w:t>
      </w:r>
      <w:r>
        <w:rPr>
          <w:i/>
          <w:iCs/>
          <w:sz w:val="16"/>
          <w:szCs w:val="16"/>
          <w:lang w:val="en-US"/>
        </w:rPr>
        <w:t>Cockpit Interface</w:t>
      </w:r>
    </w:p>
    <w:p w14:paraId="46D52407" w14:textId="77777777" w:rsidR="00C86E23" w:rsidRPr="00E707E6" w:rsidRDefault="00C86E23" w:rsidP="00416619">
      <w:pPr>
        <w:pStyle w:val="bulletlist"/>
        <w:numPr>
          <w:ilvl w:val="0"/>
          <w:numId w:val="0"/>
        </w:numPr>
        <w:ind w:start="14.40pt"/>
        <w:rPr>
          <w:i/>
          <w:iCs/>
          <w:sz w:val="16"/>
          <w:szCs w:val="16"/>
          <w:lang w:val="en-US"/>
        </w:rPr>
      </w:pPr>
    </w:p>
    <w:p w14:paraId="638A0911" w14:textId="44C4E7F2" w:rsidR="00153462" w:rsidRDefault="00153462" w:rsidP="00416619">
      <w:pPr>
        <w:pStyle w:val="bulletlist"/>
        <w:numPr>
          <w:ilvl w:val="0"/>
          <w:numId w:val="0"/>
        </w:numPr>
        <w:ind w:start="14.40pt"/>
        <w:rPr>
          <w:lang w:val="en-US"/>
        </w:rPr>
      </w:pPr>
      <w:r>
        <w:rPr>
          <w:lang w:val="en-US"/>
        </w:rPr>
        <w:t>Fungsi dari setiap panel adalah:</w:t>
      </w:r>
    </w:p>
    <w:p w14:paraId="418ACCA8" w14:textId="77777777" w:rsidR="00153462" w:rsidRDefault="00153462" w:rsidP="00153462">
      <w:pPr>
        <w:pStyle w:val="bulletlist"/>
        <w:numPr>
          <w:ilvl w:val="0"/>
          <w:numId w:val="27"/>
        </w:numPr>
        <w:tabs>
          <w:tab w:val="clear" w:pos="14.40pt"/>
          <w:tab w:val="start" w:pos="21.30pt"/>
        </w:tabs>
        <w:rPr>
          <w:lang w:val="en-US"/>
        </w:rPr>
      </w:pPr>
      <w:r>
        <w:rPr>
          <w:i/>
          <w:lang w:val="en-US"/>
        </w:rPr>
        <w:t>Ship Panel</w:t>
      </w:r>
      <w:r>
        <w:rPr>
          <w:lang w:val="en-US"/>
        </w:rPr>
        <w:t>, yang menunjukka</w:t>
      </w:r>
      <w:r w:rsidR="007E0987">
        <w:rPr>
          <w:lang w:val="en-US"/>
        </w:rPr>
        <w:t>n posisi kapal, dan sudut kapal</w:t>
      </w:r>
    </w:p>
    <w:p w14:paraId="04DA3010" w14:textId="77777777" w:rsidR="00153462" w:rsidRDefault="00153462" w:rsidP="00153462">
      <w:pPr>
        <w:pStyle w:val="bulletlist"/>
        <w:numPr>
          <w:ilvl w:val="0"/>
          <w:numId w:val="27"/>
        </w:numPr>
        <w:tabs>
          <w:tab w:val="clear" w:pos="14.40pt"/>
          <w:tab w:val="start" w:pos="21.30pt"/>
        </w:tabs>
        <w:rPr>
          <w:lang w:val="en-US"/>
        </w:rPr>
      </w:pPr>
      <w:r>
        <w:rPr>
          <w:i/>
          <w:lang w:val="en-US"/>
        </w:rPr>
        <w:t>Console Panel</w:t>
      </w:r>
      <w:r>
        <w:rPr>
          <w:lang w:val="en-US"/>
        </w:rPr>
        <w:t>, yang mengingatkan pemain apabila kecepat</w:t>
      </w:r>
      <w:r w:rsidR="007E0987">
        <w:rPr>
          <w:lang w:val="en-US"/>
        </w:rPr>
        <w:t xml:space="preserve">an pemain sudah terlalu kencang, serta memberi tahu </w:t>
      </w:r>
      <w:r w:rsidR="007E0987">
        <w:rPr>
          <w:i/>
          <w:lang w:val="en-US"/>
        </w:rPr>
        <w:t>thruster</w:t>
      </w:r>
      <w:r w:rsidR="007E0987">
        <w:rPr>
          <w:lang w:val="en-US"/>
        </w:rPr>
        <w:t xml:space="preserve"> apa yang sedang diaktifkan</w:t>
      </w:r>
    </w:p>
    <w:p w14:paraId="41727FEC" w14:textId="77777777" w:rsidR="00153462" w:rsidRDefault="00153462" w:rsidP="00153462">
      <w:pPr>
        <w:pStyle w:val="bulletlist"/>
        <w:numPr>
          <w:ilvl w:val="0"/>
          <w:numId w:val="27"/>
        </w:numPr>
        <w:tabs>
          <w:tab w:val="clear" w:pos="14.40pt"/>
          <w:tab w:val="start" w:pos="21.30pt"/>
        </w:tabs>
        <w:rPr>
          <w:lang w:val="en-US"/>
        </w:rPr>
      </w:pPr>
      <w:r>
        <w:rPr>
          <w:i/>
          <w:lang w:val="en-US"/>
        </w:rPr>
        <w:t>Fuel Panel</w:t>
      </w:r>
      <w:r>
        <w:rPr>
          <w:lang w:val="en-US"/>
        </w:rPr>
        <w:t>, yang m</w:t>
      </w:r>
      <w:r w:rsidR="007E0987">
        <w:rPr>
          <w:lang w:val="en-US"/>
        </w:rPr>
        <w:t>enunjukkan berapa bensin pemain</w:t>
      </w:r>
    </w:p>
    <w:p w14:paraId="60A25DB8" w14:textId="77777777" w:rsidR="00153462" w:rsidRDefault="00153462" w:rsidP="00153462">
      <w:pPr>
        <w:pStyle w:val="bulletlist"/>
        <w:numPr>
          <w:ilvl w:val="0"/>
          <w:numId w:val="27"/>
        </w:numPr>
        <w:tabs>
          <w:tab w:val="clear" w:pos="14.40pt"/>
          <w:tab w:val="start" w:pos="21.30pt"/>
        </w:tabs>
        <w:rPr>
          <w:lang w:val="en-US"/>
        </w:rPr>
      </w:pPr>
      <w:r>
        <w:rPr>
          <w:i/>
          <w:lang w:val="en-US"/>
        </w:rPr>
        <w:t>Nearby Planet Panel</w:t>
      </w:r>
      <w:r>
        <w:rPr>
          <w:lang w:val="en-US"/>
        </w:rPr>
        <w:t>, yang menunjukkan inf</w:t>
      </w:r>
      <w:r w:rsidR="00D305D9">
        <w:rPr>
          <w:lang w:val="en-US"/>
        </w:rPr>
        <w:t>ormasi mengenai planet terdekat jika pemain dalam keada</w:t>
      </w:r>
      <w:r w:rsidR="007E0987">
        <w:rPr>
          <w:lang w:val="en-US"/>
        </w:rPr>
        <w:t>an dekat dengan planet tersebut</w:t>
      </w:r>
    </w:p>
    <w:p w14:paraId="4FF245A4" w14:textId="77777777" w:rsidR="00A563AF" w:rsidRPr="00A563AF" w:rsidRDefault="00A563AF" w:rsidP="00153462">
      <w:pPr>
        <w:pStyle w:val="bulletlist"/>
        <w:numPr>
          <w:ilvl w:val="0"/>
          <w:numId w:val="27"/>
        </w:numPr>
        <w:tabs>
          <w:tab w:val="clear" w:pos="14.40pt"/>
          <w:tab w:val="start" w:pos="21.30pt"/>
        </w:tabs>
        <w:rPr>
          <w:lang w:val="en-US"/>
        </w:rPr>
      </w:pPr>
      <w:r>
        <w:rPr>
          <w:i/>
          <w:lang w:val="en-US"/>
        </w:rPr>
        <w:t>Progress Panel</w:t>
      </w:r>
      <w:r>
        <w:rPr>
          <w:lang w:val="en-US"/>
        </w:rPr>
        <w:t xml:space="preserve">, yang menunjukkan lokasi pemain. </w:t>
      </w:r>
      <w:r>
        <w:rPr>
          <w:i/>
          <w:lang w:val="en-US"/>
        </w:rPr>
        <w:t>Sprite</w:t>
      </w:r>
      <w:r>
        <w:rPr>
          <w:lang w:val="en-US"/>
        </w:rPr>
        <w:t xml:space="preserve"> roket juga akan naik dan turun berdasarkan ketinggian roket pemain. Ketika posisi roket sudah mencapai </w:t>
      </w:r>
      <w:r>
        <w:rPr>
          <w:i/>
          <w:lang w:val="en-US"/>
        </w:rPr>
        <w:t>Lost Zone</w:t>
      </w:r>
      <w:r>
        <w:rPr>
          <w:lang w:val="en-US"/>
        </w:rPr>
        <w:t>, roket pemain akan berada di ujun</w:t>
      </w:r>
      <w:r w:rsidR="007E0987">
        <w:rPr>
          <w:lang w:val="en-US"/>
        </w:rPr>
        <w:t>g atas atau bawah</w:t>
      </w:r>
    </w:p>
    <w:p w14:paraId="1C6690B4" w14:textId="77777777" w:rsidR="004E31F2" w:rsidRDefault="00A563AF" w:rsidP="004E31F2">
      <w:pPr>
        <w:pStyle w:val="bulletlist"/>
        <w:numPr>
          <w:ilvl w:val="0"/>
          <w:numId w:val="27"/>
        </w:numPr>
        <w:tabs>
          <w:tab w:val="clear" w:pos="14.40pt"/>
          <w:tab w:val="start" w:pos="21.30pt"/>
        </w:tabs>
        <w:rPr>
          <w:lang w:val="en-US"/>
        </w:rPr>
      </w:pPr>
      <w:r>
        <w:rPr>
          <w:i/>
          <w:lang w:val="en-US"/>
        </w:rPr>
        <w:t>Engine Panel</w:t>
      </w:r>
      <w:r>
        <w:rPr>
          <w:lang w:val="en-US"/>
        </w:rPr>
        <w:t xml:space="preserve"> menunjukkan kecepatan roket pe</w:t>
      </w:r>
      <w:r w:rsidR="007E0987">
        <w:rPr>
          <w:lang w:val="en-US"/>
        </w:rPr>
        <w:t>main secara sumbu X dan sumbu Y, serta keadaan roket pemain seperti efisiensi roket dan bensin.</w:t>
      </w:r>
    </w:p>
    <w:p w14:paraId="25CA00FD" w14:textId="77777777" w:rsidR="004E31F2" w:rsidRDefault="004E31F2" w:rsidP="004E31F2">
      <w:pPr>
        <w:pStyle w:val="bulletlist"/>
        <w:numPr>
          <w:ilvl w:val="0"/>
          <w:numId w:val="0"/>
        </w:numPr>
        <w:tabs>
          <w:tab w:val="clear" w:pos="14.40pt"/>
          <w:tab w:val="start" w:pos="21.30pt"/>
        </w:tabs>
        <w:ind w:start="18pt"/>
        <w:rPr>
          <w:lang w:val="en-US"/>
        </w:rPr>
      </w:pPr>
      <w:r>
        <w:rPr>
          <w:lang w:val="en-US"/>
        </w:rPr>
        <w:t>Tampilan toko di akhir setiap perjalanan terlihat seperti ini:</w:t>
      </w:r>
    </w:p>
    <w:p w14:paraId="5194BB35" w14:textId="77777777" w:rsidR="004E31F2" w:rsidRDefault="004E31F2" w:rsidP="004E31F2">
      <w:pPr>
        <w:pStyle w:val="bulletlist"/>
        <w:numPr>
          <w:ilvl w:val="0"/>
          <w:numId w:val="0"/>
        </w:numPr>
        <w:tabs>
          <w:tab w:val="clear" w:pos="14.40pt"/>
          <w:tab w:val="start" w:pos="21.30pt"/>
        </w:tabs>
        <w:ind w:start="18pt"/>
        <w:rPr>
          <w:lang w:val="en-US"/>
        </w:rPr>
      </w:pPr>
      <w:r>
        <w:rPr>
          <w:noProof/>
          <w:lang w:val="en-US" w:eastAsia="ja-JP"/>
        </w:rPr>
        <w:drawing>
          <wp:inline distT="0" distB="0" distL="0" distR="0" wp14:anchorId="5A2313AB" wp14:editId="0EB67964">
            <wp:extent cx="2838091" cy="2209481"/>
            <wp:effectExtent l="0" t="0" r="635" b="63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6273" cy="2215851"/>
                    </a:xfrm>
                    <a:prstGeom prst="rect">
                      <a:avLst/>
                    </a:prstGeom>
                    <a:noFill/>
                    <a:ln>
                      <a:noFill/>
                    </a:ln>
                  </pic:spPr>
                </pic:pic>
              </a:graphicData>
            </a:graphic>
          </wp:inline>
        </w:drawing>
      </w:r>
    </w:p>
    <w:p w14:paraId="51877250" w14:textId="3BBC1614" w:rsidR="00C86E23" w:rsidRDefault="00C86E23" w:rsidP="00C86E23">
      <w:pPr>
        <w:pStyle w:val="bulletlist"/>
        <w:numPr>
          <w:ilvl w:val="0"/>
          <w:numId w:val="0"/>
        </w:numPr>
        <w:tabs>
          <w:tab w:val="clear" w:pos="14.40pt"/>
          <w:tab w:val="start" w:pos="21.30pt"/>
        </w:tabs>
        <w:ind w:start="28.80pt" w:hanging="14.40pt"/>
        <w:rPr>
          <w:i/>
          <w:sz w:val="16"/>
          <w:szCs w:val="16"/>
          <w:lang w:val="en-US"/>
        </w:rPr>
      </w:pPr>
      <w:r>
        <w:rPr>
          <w:iCs/>
          <w:sz w:val="16"/>
          <w:szCs w:val="16"/>
          <w:lang w:val="en-US"/>
        </w:rPr>
        <w:t xml:space="preserve">Fig.4. </w:t>
      </w:r>
      <w:r>
        <w:rPr>
          <w:i/>
          <w:sz w:val="16"/>
          <w:szCs w:val="16"/>
          <w:lang w:val="en-US"/>
        </w:rPr>
        <w:t>Shop (Interplanetary Station)</w:t>
      </w:r>
    </w:p>
    <w:p w14:paraId="39A7BE4E" w14:textId="77777777" w:rsidR="00C86E23" w:rsidRPr="00C86E23" w:rsidRDefault="00C86E23" w:rsidP="00C86E23">
      <w:pPr>
        <w:pStyle w:val="bulletlist"/>
        <w:numPr>
          <w:ilvl w:val="0"/>
          <w:numId w:val="0"/>
        </w:numPr>
        <w:tabs>
          <w:tab w:val="clear" w:pos="14.40pt"/>
          <w:tab w:val="start" w:pos="21.30pt"/>
        </w:tabs>
        <w:ind w:start="28.80pt" w:hanging="14.40pt"/>
        <w:rPr>
          <w:i/>
          <w:sz w:val="16"/>
          <w:szCs w:val="16"/>
          <w:lang w:val="en-US"/>
        </w:rPr>
      </w:pPr>
    </w:p>
    <w:p w14:paraId="51DEBD2A" w14:textId="733C8349" w:rsidR="004E31F2" w:rsidRDefault="004E31F2" w:rsidP="001C74F4">
      <w:pPr>
        <w:pStyle w:val="bulletlist"/>
        <w:numPr>
          <w:ilvl w:val="0"/>
          <w:numId w:val="0"/>
        </w:numPr>
        <w:tabs>
          <w:tab w:val="clear" w:pos="14.40pt"/>
          <w:tab w:val="start" w:pos="21.30pt"/>
        </w:tabs>
        <w:ind w:start="18pt" w:firstLine="17.45pt"/>
        <w:rPr>
          <w:lang w:val="en-US"/>
        </w:rPr>
      </w:pPr>
      <w:r>
        <w:rPr>
          <w:i/>
          <w:lang w:val="en-US"/>
        </w:rPr>
        <w:t>Panel</w:t>
      </w:r>
      <w:r>
        <w:rPr>
          <w:lang w:val="en-US"/>
        </w:rPr>
        <w:t xml:space="preserve"> di sebelah kiri merupakan </w:t>
      </w:r>
      <w:r>
        <w:rPr>
          <w:i/>
          <w:lang w:val="en-US"/>
        </w:rPr>
        <w:t>Marketplace</w:t>
      </w:r>
      <w:r>
        <w:rPr>
          <w:lang w:val="en-US"/>
        </w:rPr>
        <w:t xml:space="preserve">, di mana pemain dapat membi kargo untuk dijual pada perjalanan-perjalanan berikutnya (pemain tidak perlu menjual kargonya pada planet berikutnya saat itu juga, boleh untuk dua atau lebih kota ke depannya). </w:t>
      </w:r>
      <w:r>
        <w:rPr>
          <w:i/>
          <w:lang w:val="en-US"/>
        </w:rPr>
        <w:t>Panel</w:t>
      </w:r>
      <w:r>
        <w:rPr>
          <w:lang w:val="en-US"/>
        </w:rPr>
        <w:t xml:space="preserve"> di sebelah kanan atas menunjukkan apa yang dapat ditingkatkan oleh pemain. </w:t>
      </w:r>
      <w:r>
        <w:rPr>
          <w:i/>
          <w:lang w:val="en-US"/>
        </w:rPr>
        <w:t xml:space="preserve">Panel </w:t>
      </w:r>
      <w:r>
        <w:rPr>
          <w:lang w:val="en-US"/>
        </w:rPr>
        <w:t xml:space="preserve">di sebelah kanan bawah menunjukkan saldo pemain, serta keadaan roket pemain, seperti berapa bensin yang tersisa, berapa kapasitas maksimal bensin, </w:t>
      </w:r>
      <w:r w:rsidR="00746940">
        <w:rPr>
          <w:lang w:val="en-US"/>
        </w:rPr>
        <w:t>dll</w:t>
      </w:r>
      <w:r>
        <w:rPr>
          <w:lang w:val="en-US"/>
        </w:rPr>
        <w:t>.</w:t>
      </w:r>
    </w:p>
    <w:p w14:paraId="73857643" w14:textId="77777777" w:rsidR="00C86E23" w:rsidRDefault="00C86E23" w:rsidP="001C74F4">
      <w:pPr>
        <w:pStyle w:val="bulletlist"/>
        <w:numPr>
          <w:ilvl w:val="0"/>
          <w:numId w:val="0"/>
        </w:numPr>
        <w:tabs>
          <w:tab w:val="clear" w:pos="14.40pt"/>
          <w:tab w:val="start" w:pos="21.30pt"/>
        </w:tabs>
        <w:ind w:start="18pt" w:firstLine="17.45pt"/>
        <w:rPr>
          <w:lang w:val="en-US"/>
        </w:rPr>
      </w:pPr>
    </w:p>
    <w:p w14:paraId="690BD716" w14:textId="77777777" w:rsidR="009D230C" w:rsidRDefault="009D230C" w:rsidP="004E31F2">
      <w:pPr>
        <w:pStyle w:val="bulletlist"/>
        <w:numPr>
          <w:ilvl w:val="0"/>
          <w:numId w:val="0"/>
        </w:numPr>
        <w:tabs>
          <w:tab w:val="clear" w:pos="14.40pt"/>
          <w:tab w:val="start" w:pos="21.30pt"/>
        </w:tabs>
        <w:ind w:start="18pt"/>
        <w:rPr>
          <w:lang w:val="en-US"/>
        </w:rPr>
      </w:pPr>
      <w:r>
        <w:rPr>
          <w:noProof/>
          <w:lang w:val="en-US" w:eastAsia="ja-JP"/>
        </w:rPr>
        <w:lastRenderedPageBreak/>
        <w:drawing>
          <wp:inline distT="0" distB="0" distL="0" distR="0" wp14:anchorId="095BA4E2" wp14:editId="1BD12462">
            <wp:extent cx="2837815" cy="2219833"/>
            <wp:effectExtent l="0" t="0" r="635" b="952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54993" cy="2233270"/>
                    </a:xfrm>
                    <a:prstGeom prst="rect">
                      <a:avLst/>
                    </a:prstGeom>
                    <a:noFill/>
                    <a:ln>
                      <a:noFill/>
                    </a:ln>
                  </pic:spPr>
                </pic:pic>
              </a:graphicData>
            </a:graphic>
          </wp:inline>
        </w:drawing>
      </w:r>
    </w:p>
    <w:p w14:paraId="20D6116C" w14:textId="6A493367" w:rsidR="00C86E23" w:rsidRDefault="00C86E23" w:rsidP="00C86E23">
      <w:pPr>
        <w:pStyle w:val="bulletlist"/>
        <w:numPr>
          <w:ilvl w:val="0"/>
          <w:numId w:val="0"/>
        </w:numPr>
        <w:tabs>
          <w:tab w:val="clear" w:pos="14.40pt"/>
          <w:tab w:val="start" w:pos="21.30pt"/>
        </w:tabs>
        <w:ind w:start="28.80pt" w:hanging="14.40pt"/>
        <w:rPr>
          <w:i/>
          <w:iCs/>
          <w:sz w:val="16"/>
          <w:szCs w:val="16"/>
          <w:lang w:val="en-US"/>
        </w:rPr>
      </w:pPr>
      <w:r>
        <w:rPr>
          <w:sz w:val="16"/>
          <w:szCs w:val="16"/>
          <w:lang w:val="en-US"/>
        </w:rPr>
        <w:t xml:space="preserve">Fig.5. </w:t>
      </w:r>
      <w:r>
        <w:rPr>
          <w:i/>
          <w:iCs/>
          <w:sz w:val="16"/>
          <w:szCs w:val="16"/>
          <w:lang w:val="en-US"/>
        </w:rPr>
        <w:t>GAME OVER!</w:t>
      </w:r>
    </w:p>
    <w:p w14:paraId="1545E64A" w14:textId="77777777" w:rsidR="00C86E23" w:rsidRPr="00C86E23" w:rsidRDefault="00C86E23" w:rsidP="00C86E23">
      <w:pPr>
        <w:pStyle w:val="bulletlist"/>
        <w:numPr>
          <w:ilvl w:val="0"/>
          <w:numId w:val="0"/>
        </w:numPr>
        <w:tabs>
          <w:tab w:val="clear" w:pos="14.40pt"/>
          <w:tab w:val="start" w:pos="21.30pt"/>
        </w:tabs>
        <w:ind w:start="28.80pt" w:hanging="14.40pt"/>
        <w:rPr>
          <w:i/>
          <w:iCs/>
          <w:sz w:val="16"/>
          <w:szCs w:val="16"/>
          <w:lang w:val="en-US"/>
        </w:rPr>
      </w:pPr>
    </w:p>
    <w:p w14:paraId="10B8ABA2" w14:textId="7F1E317D" w:rsidR="00D83504" w:rsidRDefault="009D230C" w:rsidP="00D83504">
      <w:pPr>
        <w:pStyle w:val="bulletlist"/>
        <w:numPr>
          <w:ilvl w:val="0"/>
          <w:numId w:val="0"/>
        </w:numPr>
        <w:tabs>
          <w:tab w:val="clear" w:pos="14.40pt"/>
          <w:tab w:val="start" w:pos="21.30pt"/>
        </w:tabs>
        <w:ind w:start="18pt" w:firstLine="17.45pt"/>
        <w:rPr>
          <w:lang w:val="en-US"/>
        </w:rPr>
      </w:pPr>
      <w:r>
        <w:rPr>
          <w:lang w:val="en-US"/>
        </w:rPr>
        <w:t xml:space="preserve">Layar ketika </w:t>
      </w:r>
      <w:r w:rsidR="00A26069">
        <w:rPr>
          <w:lang w:val="en-US"/>
        </w:rPr>
        <w:t>gim</w:t>
      </w:r>
      <w:r>
        <w:rPr>
          <w:lang w:val="en-US"/>
        </w:rPr>
        <w:t xml:space="preserve"> berakhir dapat dilihat di gambar atas. Alasan untuk kekalahan pemain juga disertakan, agar pemain tidak bingung mengapa permainannya tiba-tiba berakhir. Ada dua tombol, untuk kembali ke menu utama, dan untuk keluar dari </w:t>
      </w:r>
      <w:r w:rsidR="00A26069">
        <w:rPr>
          <w:lang w:val="en-US"/>
        </w:rPr>
        <w:t>gim</w:t>
      </w:r>
      <w:r>
        <w:rPr>
          <w:lang w:val="en-US"/>
        </w:rPr>
        <w:t>.</w:t>
      </w:r>
    </w:p>
    <w:p w14:paraId="445D82FE" w14:textId="52772A68" w:rsidR="00D83504" w:rsidRDefault="00D83504" w:rsidP="00D83504">
      <w:pPr>
        <w:pStyle w:val="bulletlist"/>
        <w:numPr>
          <w:ilvl w:val="0"/>
          <w:numId w:val="0"/>
        </w:numPr>
        <w:tabs>
          <w:tab w:val="clear" w:pos="14.40pt"/>
          <w:tab w:val="start" w:pos="21.30pt"/>
        </w:tabs>
        <w:rPr>
          <w:lang w:val="en-US"/>
        </w:rPr>
      </w:pPr>
    </w:p>
    <w:p w14:paraId="40A2B358" w14:textId="77777777" w:rsidR="00D83504" w:rsidRPr="009D230C" w:rsidRDefault="00D83504" w:rsidP="00D83504">
      <w:pPr>
        <w:pStyle w:val="bulletlist"/>
        <w:numPr>
          <w:ilvl w:val="0"/>
          <w:numId w:val="0"/>
        </w:numPr>
        <w:tabs>
          <w:tab w:val="clear" w:pos="14.40pt"/>
          <w:tab w:val="start" w:pos="21.30pt"/>
        </w:tabs>
        <w:rPr>
          <w:lang w:val="en-US"/>
        </w:rPr>
      </w:pPr>
    </w:p>
    <w:p w14:paraId="0177C8A7" w14:textId="5EACE78B" w:rsidR="00D83504" w:rsidRPr="00D83504" w:rsidRDefault="00416619" w:rsidP="00D83504">
      <w:pPr>
        <w:pStyle w:val="Heading2"/>
      </w:pPr>
      <w:r>
        <w:t>Screenshot dan Flowchart Sesuai Kebutuhan</w:t>
      </w:r>
    </w:p>
    <w:p w14:paraId="32CC626C" w14:textId="77777777" w:rsidR="00811F01" w:rsidRDefault="00E059CB" w:rsidP="00E7596C">
      <w:pPr>
        <w:pStyle w:val="BodyText"/>
        <w:rPr>
          <w:lang w:val="en-US"/>
        </w:rPr>
      </w:pPr>
      <w:r>
        <w:rPr>
          <w:noProof/>
          <w:lang w:val="en-US" w:eastAsia="ja-JP"/>
        </w:rPr>
        <w:drawing>
          <wp:inline distT="0" distB="0" distL="0" distR="0" wp14:anchorId="416D7282" wp14:editId="1ECEB3D4">
            <wp:extent cx="2724150" cy="5098747"/>
            <wp:effectExtent l="0" t="0" r="0" b="6985"/>
            <wp:docPr id="3" name="Picture 3" descr="C:\Users\user\Downloads\Untitled Diagram.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user\Downloads\Untitled Diagra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4070" cy="5154748"/>
                    </a:xfrm>
                    <a:prstGeom prst="rect">
                      <a:avLst/>
                    </a:prstGeom>
                    <a:noFill/>
                    <a:ln>
                      <a:noFill/>
                    </a:ln>
                  </pic:spPr>
                </pic:pic>
              </a:graphicData>
            </a:graphic>
          </wp:inline>
        </w:drawing>
      </w:r>
    </w:p>
    <w:p w14:paraId="3BA8E933" w14:textId="248C707A" w:rsidR="00D83504" w:rsidRDefault="00D83504" w:rsidP="00D83504">
      <w:pPr>
        <w:pStyle w:val="BodyText"/>
        <w:ind w:firstLine="0pt"/>
        <w:rPr>
          <w:i/>
          <w:iCs/>
          <w:sz w:val="16"/>
          <w:szCs w:val="16"/>
          <w:lang w:val="en-US"/>
        </w:rPr>
      </w:pPr>
      <w:r>
        <w:rPr>
          <w:sz w:val="16"/>
          <w:szCs w:val="16"/>
          <w:lang w:val="en-US"/>
        </w:rPr>
        <w:t xml:space="preserve">Fig. 6. </w:t>
      </w:r>
      <w:r>
        <w:rPr>
          <w:i/>
          <w:iCs/>
          <w:sz w:val="16"/>
          <w:szCs w:val="16"/>
          <w:lang w:val="en-US"/>
        </w:rPr>
        <w:t>Game Flow</w:t>
      </w:r>
    </w:p>
    <w:p w14:paraId="3AC3BF81" w14:textId="77777777" w:rsidR="00D23F78" w:rsidRPr="00D83504" w:rsidRDefault="00D23F78" w:rsidP="00D83504">
      <w:pPr>
        <w:pStyle w:val="BodyText"/>
        <w:ind w:firstLine="0pt"/>
        <w:rPr>
          <w:i/>
          <w:iCs/>
          <w:sz w:val="16"/>
          <w:szCs w:val="16"/>
          <w:lang w:val="en-US"/>
        </w:rPr>
      </w:pPr>
    </w:p>
    <w:p w14:paraId="65E89463" w14:textId="3CC70F76" w:rsidR="004013BC" w:rsidRPr="00416619" w:rsidRDefault="004013BC" w:rsidP="00E7596C">
      <w:pPr>
        <w:pStyle w:val="BodyText"/>
        <w:rPr>
          <w:lang w:val="en-US"/>
        </w:rPr>
      </w:pPr>
      <w:r>
        <w:rPr>
          <w:lang w:val="en-US"/>
        </w:rPr>
        <w:t xml:space="preserve">Karena semua </w:t>
      </w:r>
      <w:r w:rsidRPr="004013BC">
        <w:rPr>
          <w:i/>
          <w:lang w:val="en-US"/>
        </w:rPr>
        <w:t>screenshot</w:t>
      </w:r>
      <w:r>
        <w:rPr>
          <w:i/>
          <w:lang w:val="en-US"/>
        </w:rPr>
        <w:t xml:space="preserve"> </w:t>
      </w:r>
      <w:r>
        <w:rPr>
          <w:lang w:val="en-US"/>
        </w:rPr>
        <w:t xml:space="preserve">telah diambil untuk menjelaskan tampilan </w:t>
      </w:r>
      <w:r w:rsidR="00A26069">
        <w:rPr>
          <w:lang w:val="en-US"/>
        </w:rPr>
        <w:t>gim</w:t>
      </w:r>
      <w:r>
        <w:rPr>
          <w:lang w:val="en-US"/>
        </w:rPr>
        <w:t xml:space="preserve">, gambar di atas merupakan </w:t>
      </w:r>
      <w:r w:rsidR="00811F01">
        <w:rPr>
          <w:i/>
          <w:lang w:val="en-US"/>
        </w:rPr>
        <w:t>flowchart</w:t>
      </w:r>
      <w:r w:rsidR="00811F01">
        <w:rPr>
          <w:lang w:val="en-US"/>
        </w:rPr>
        <w:t xml:space="preserve"> dari </w:t>
      </w:r>
      <w:r w:rsidR="00A26069">
        <w:rPr>
          <w:lang w:val="en-US"/>
        </w:rPr>
        <w:t>gim</w:t>
      </w:r>
      <w:r w:rsidR="00811F01">
        <w:rPr>
          <w:lang w:val="en-US"/>
        </w:rPr>
        <w:t xml:space="preserve">. Ketika </w:t>
      </w:r>
      <w:r w:rsidR="00A26069">
        <w:rPr>
          <w:lang w:val="en-US"/>
        </w:rPr>
        <w:t>gim</w:t>
      </w:r>
      <w:r w:rsidR="00811F01">
        <w:rPr>
          <w:lang w:val="en-US"/>
        </w:rPr>
        <w:t xml:space="preserve"> dimulai, pemain akan dibawa ke layar utama yang berisi tiga tombol. Ketika pemain menekan tombol </w:t>
      </w:r>
      <w:r w:rsidR="00811F01" w:rsidRPr="00811F01">
        <w:rPr>
          <w:i/>
          <w:lang w:val="en-US"/>
        </w:rPr>
        <w:t>tutorial</w:t>
      </w:r>
      <w:r w:rsidR="00811F01">
        <w:rPr>
          <w:lang w:val="en-US"/>
        </w:rPr>
        <w:t xml:space="preserve">, pemain akan dibawa ke </w:t>
      </w:r>
      <w:r w:rsidR="00811F01" w:rsidRPr="00811F01">
        <w:rPr>
          <w:i/>
          <w:lang w:val="en-US"/>
        </w:rPr>
        <w:t>tutorial</w:t>
      </w:r>
      <w:r w:rsidR="00811F01">
        <w:rPr>
          <w:lang w:val="en-US"/>
        </w:rPr>
        <w:t xml:space="preserve">. Menekan tombol </w:t>
      </w:r>
      <w:r w:rsidR="00811F01">
        <w:rPr>
          <w:i/>
          <w:lang w:val="en-US"/>
        </w:rPr>
        <w:t>Exit</w:t>
      </w:r>
      <w:r w:rsidR="00811F01">
        <w:rPr>
          <w:lang w:val="en-US"/>
        </w:rPr>
        <w:t xml:space="preserve"> akan mengeluarkan pemain dari </w:t>
      </w:r>
      <w:r w:rsidR="00A26069">
        <w:rPr>
          <w:lang w:val="en-US"/>
        </w:rPr>
        <w:t>gim</w:t>
      </w:r>
      <w:r w:rsidR="00811F01">
        <w:rPr>
          <w:lang w:val="en-US"/>
        </w:rPr>
        <w:t xml:space="preserve">, dan menekan tombol </w:t>
      </w:r>
      <w:r w:rsidR="007C5FB2">
        <w:rPr>
          <w:lang w:val="en-US"/>
        </w:rPr>
        <w:t xml:space="preserve">Play akan membawa pemain ke layar penerbangan roket. Bila pemain gagal mencapai tujuan akhir karena kehabisan waktu, mengalami tabrakan atau melewati batas terlarang, pemain akan dibawa ke layar </w:t>
      </w:r>
      <w:r w:rsidR="007C5FB2">
        <w:rPr>
          <w:i/>
          <w:lang w:val="en-US"/>
        </w:rPr>
        <w:t>Game Over</w:t>
      </w:r>
      <w:r w:rsidR="007C5FB2">
        <w:rPr>
          <w:lang w:val="en-US"/>
        </w:rPr>
        <w:t xml:space="preserve">, di mana pemain dapat kembali ke layar utama, atau keluar dari </w:t>
      </w:r>
      <w:r w:rsidR="00A26069">
        <w:rPr>
          <w:lang w:val="en-US"/>
        </w:rPr>
        <w:t>gim</w:t>
      </w:r>
      <w:r w:rsidR="007C5FB2">
        <w:rPr>
          <w:lang w:val="en-US"/>
        </w:rPr>
        <w:t xml:space="preserve">. Bila pemain berhasil mencapai tujuan, pemain akan dibawa ke layar </w:t>
      </w:r>
      <w:r w:rsidR="007C5FB2">
        <w:rPr>
          <w:i/>
          <w:lang w:val="en-US"/>
        </w:rPr>
        <w:t>Shop</w:t>
      </w:r>
      <w:r w:rsidR="007C5FB2">
        <w:rPr>
          <w:lang w:val="en-US"/>
        </w:rPr>
        <w:t xml:space="preserve">, untuk menjual beli barang atau meningkatkan kemampuan roket. Jika di layar ini pemain mencapai saldo 100.000 </w:t>
      </w:r>
      <w:r w:rsidR="007C5FB2">
        <w:rPr>
          <w:i/>
          <w:lang w:val="en-US"/>
        </w:rPr>
        <w:t>Credits</w:t>
      </w:r>
      <w:r w:rsidR="007C5FB2">
        <w:rPr>
          <w:lang w:val="en-US"/>
        </w:rPr>
        <w:t xml:space="preserve">, pemain berhasil mengalahkan </w:t>
      </w:r>
      <w:r w:rsidR="00746940">
        <w:rPr>
          <w:lang w:val="en-US"/>
        </w:rPr>
        <w:t>gim</w:t>
      </w:r>
      <w:r w:rsidR="007C5FB2">
        <w:rPr>
          <w:lang w:val="en-US"/>
        </w:rPr>
        <w:t xml:space="preserve"> ini dan dibawa ke layar kemenangan. Di layar tersebut pemain dapat memilih untuk mengulang kembali dari nol atau keluar dari </w:t>
      </w:r>
      <w:r w:rsidR="00A26069">
        <w:rPr>
          <w:lang w:val="en-US"/>
        </w:rPr>
        <w:t>gim</w:t>
      </w:r>
      <w:r w:rsidR="007C5FB2">
        <w:rPr>
          <w:lang w:val="en-US"/>
        </w:rPr>
        <w:t>.</w:t>
      </w:r>
    </w:p>
    <w:p w14:paraId="26917AED" w14:textId="77777777" w:rsidR="009303D9" w:rsidRDefault="00BF78AA" w:rsidP="006B6B66">
      <w:pPr>
        <w:pStyle w:val="Heading1"/>
      </w:pPr>
      <w:r>
        <w:t>IMPLEMENTASI DAN HASIL UJI COBA</w:t>
      </w:r>
    </w:p>
    <w:p w14:paraId="36258B39" w14:textId="77777777" w:rsidR="00E70AD1" w:rsidRDefault="00416619" w:rsidP="00E70AD1">
      <w:pPr>
        <w:pStyle w:val="Heading2"/>
      </w:pPr>
      <w:r>
        <w:t>Teknologi yang Dipakai</w:t>
      </w:r>
    </w:p>
    <w:p w14:paraId="595ADB3A" w14:textId="77777777" w:rsidR="006F6D3D" w:rsidRPr="00625BA0" w:rsidRDefault="009C3B1D" w:rsidP="008901A5">
      <w:pPr>
        <w:ind w:start="14.20pt" w:firstLine="14.15pt"/>
        <w:jc w:val="both"/>
        <w:rPr>
          <w:iCs/>
          <w:noProof/>
        </w:rPr>
      </w:pPr>
      <w:r>
        <w:rPr>
          <w:iCs/>
          <w:noProof/>
        </w:rPr>
        <w:t xml:space="preserve">Bahasa pemrograman yang dipakai untuk merancang </w:t>
      </w:r>
      <w:r w:rsidR="00746940">
        <w:rPr>
          <w:iCs/>
          <w:noProof/>
        </w:rPr>
        <w:t>gim</w:t>
      </w:r>
      <w:r>
        <w:rPr>
          <w:iCs/>
          <w:noProof/>
        </w:rPr>
        <w:t xml:space="preserve"> ini adalah Java, dengan memakai </w:t>
      </w:r>
      <w:r>
        <w:rPr>
          <w:i/>
          <w:iCs/>
          <w:noProof/>
        </w:rPr>
        <w:t>Processing</w:t>
      </w:r>
      <w:r>
        <w:rPr>
          <w:iCs/>
          <w:noProof/>
        </w:rPr>
        <w:t xml:space="preserve"> </w:t>
      </w:r>
      <w:r>
        <w:rPr>
          <w:i/>
          <w:iCs/>
          <w:noProof/>
        </w:rPr>
        <w:t>3</w:t>
      </w:r>
      <w:r>
        <w:rPr>
          <w:iCs/>
          <w:noProof/>
        </w:rPr>
        <w:t xml:space="preserve">, sebuah </w:t>
      </w:r>
      <w:r>
        <w:rPr>
          <w:i/>
          <w:iCs/>
          <w:noProof/>
        </w:rPr>
        <w:t>Graphical Library</w:t>
      </w:r>
      <w:r w:rsidR="00211CA9">
        <w:rPr>
          <w:iCs/>
          <w:noProof/>
        </w:rPr>
        <w:t xml:space="preserve"> untuk memudahkan </w:t>
      </w:r>
      <w:r w:rsidR="00211CA9">
        <w:rPr>
          <w:iCs/>
          <w:noProof/>
        </w:rPr>
        <w:lastRenderedPageBreak/>
        <w:t>menciptakan gambar.</w:t>
      </w:r>
      <w:r w:rsidR="00625BA0">
        <w:rPr>
          <w:iCs/>
          <w:noProof/>
        </w:rPr>
        <w:t xml:space="preserve"> Pada saat perancangan </w:t>
      </w:r>
      <w:r w:rsidR="00746940">
        <w:rPr>
          <w:iCs/>
          <w:noProof/>
        </w:rPr>
        <w:t>gim</w:t>
      </w:r>
      <w:r w:rsidR="00625BA0">
        <w:rPr>
          <w:iCs/>
          <w:noProof/>
        </w:rPr>
        <w:t xml:space="preserve"> ini, kami menggunakan </w:t>
      </w:r>
      <w:r w:rsidR="00625BA0">
        <w:rPr>
          <w:i/>
          <w:iCs/>
          <w:noProof/>
        </w:rPr>
        <w:t>Processing 3.5.3</w:t>
      </w:r>
      <w:r w:rsidR="00625BA0">
        <w:rPr>
          <w:iCs/>
          <w:noProof/>
        </w:rPr>
        <w:t>.</w:t>
      </w:r>
      <w:r w:rsidR="00211CA9">
        <w:rPr>
          <w:iCs/>
          <w:noProof/>
        </w:rPr>
        <w:t xml:space="preserve"> </w:t>
      </w:r>
      <w:r w:rsidR="00211CA9">
        <w:rPr>
          <w:i/>
          <w:iCs/>
          <w:noProof/>
        </w:rPr>
        <w:t>Processing</w:t>
      </w:r>
      <w:r w:rsidR="00211CA9">
        <w:rPr>
          <w:iCs/>
          <w:noProof/>
        </w:rPr>
        <w:t xml:space="preserve"> </w:t>
      </w:r>
      <w:r w:rsidR="00211CA9">
        <w:rPr>
          <w:i/>
          <w:iCs/>
          <w:noProof/>
        </w:rPr>
        <w:t>3</w:t>
      </w:r>
      <w:r w:rsidR="00211CA9">
        <w:rPr>
          <w:iCs/>
          <w:noProof/>
        </w:rPr>
        <w:t xml:space="preserve"> memakai Java versi 8, tetapi tidak mendukung semua fitur yang ada di dalam Java 8</w:t>
      </w:r>
      <w:r w:rsidR="00211512">
        <w:rPr>
          <w:iCs/>
          <w:noProof/>
        </w:rPr>
        <w:t xml:space="preserve"> </w:t>
      </w:r>
      <w:r w:rsidR="00211512">
        <w:rPr>
          <w:iCs/>
          <w:noProof/>
        </w:rPr>
        <w:fldChar w:fldCharType="begin" w:fldLock="1"/>
      </w:r>
      <w:r w:rsidR="00F221D9">
        <w:rPr>
          <w:iCs/>
          <w:noProof/>
        </w:rPr>
        <w:instrText>ADDIN CSL_CITATION {"citationItems":[{"id":"ITEM-1","itemData":{"URL":"https://github.com/processing/processing/wiki/Supported-Platforms","accessed":{"date-parts":[["2019","7","20"]]},"author":[{"dropping-particle":"","family":"Fry","given":"Ben","non-dropping-particle":"","parse-names":false,"suffix":""}],"id":"ITEM-1","issued":{"date-parts":[["2014"]]},"title":"Supported Platforms","type":"webpage"},"uris":["http://www.mendeley.com/documents/?uuid=605a7fa8-f28c-41b5-9b0a-dcf2a7997659"]}],"mendeley":{"formattedCitation":"[5]","plainTextFormattedCitation":"[5]","previouslyFormattedCitation":"[5]"},"properties":{"noteIndex":0},"schema":"https://github.com/citation-style-language/schema/raw/master/csl-citation.json"}</w:instrText>
      </w:r>
      <w:r w:rsidR="00211512">
        <w:rPr>
          <w:iCs/>
          <w:noProof/>
        </w:rPr>
        <w:fldChar w:fldCharType="separate"/>
      </w:r>
      <w:r w:rsidR="00211512" w:rsidRPr="00211512">
        <w:rPr>
          <w:iCs/>
          <w:noProof/>
        </w:rPr>
        <w:t>[5]</w:t>
      </w:r>
      <w:r w:rsidR="00211512">
        <w:rPr>
          <w:iCs/>
          <w:noProof/>
        </w:rPr>
        <w:fldChar w:fldCharType="end"/>
      </w:r>
      <w:r w:rsidR="00211CA9">
        <w:rPr>
          <w:iCs/>
          <w:noProof/>
        </w:rPr>
        <w:t xml:space="preserve">. Untuk menjalankan </w:t>
      </w:r>
      <w:r w:rsidR="00746940">
        <w:rPr>
          <w:iCs/>
          <w:noProof/>
        </w:rPr>
        <w:t>gim</w:t>
      </w:r>
      <w:r w:rsidR="00211CA9">
        <w:rPr>
          <w:iCs/>
          <w:noProof/>
        </w:rPr>
        <w:t xml:space="preserve"> ini, mohon mendownload </w:t>
      </w:r>
      <w:r w:rsidR="00211CA9">
        <w:rPr>
          <w:i/>
          <w:iCs/>
          <w:noProof/>
        </w:rPr>
        <w:t>Java Runtime Environment</w:t>
      </w:r>
      <w:r w:rsidR="00625BA0">
        <w:rPr>
          <w:i/>
          <w:iCs/>
          <w:noProof/>
        </w:rPr>
        <w:t xml:space="preserve"> 1.8</w:t>
      </w:r>
      <w:r w:rsidR="00211CA9">
        <w:rPr>
          <w:iCs/>
          <w:noProof/>
        </w:rPr>
        <w:t xml:space="preserve"> yang terbaru untuk menghindari masala</w:t>
      </w:r>
      <w:r w:rsidR="00625BA0">
        <w:rPr>
          <w:iCs/>
          <w:noProof/>
        </w:rPr>
        <w:t xml:space="preserve">h-masalah yang tidak diinginkan, karena sempat ada tester yang mengalami masalah karena </w:t>
      </w:r>
      <w:r w:rsidR="00625BA0">
        <w:rPr>
          <w:i/>
          <w:iCs/>
          <w:noProof/>
        </w:rPr>
        <w:t>Java Runtime Environment</w:t>
      </w:r>
      <w:r w:rsidR="00625BA0">
        <w:rPr>
          <w:iCs/>
          <w:noProof/>
        </w:rPr>
        <w:t xml:space="preserve"> yang dipakai bukan merupakan yang terbaru.</w:t>
      </w:r>
    </w:p>
    <w:p w14:paraId="0D9931E4" w14:textId="77777777" w:rsidR="009303D9" w:rsidRDefault="00416619" w:rsidP="00ED0149">
      <w:pPr>
        <w:pStyle w:val="Heading2"/>
      </w:pPr>
      <w:r>
        <w:t>Hasil Survei dari Tester</w:t>
      </w:r>
    </w:p>
    <w:p w14:paraId="491BA7EF" w14:textId="77777777" w:rsidR="009303D9" w:rsidRPr="00D351A6" w:rsidRDefault="008901A5" w:rsidP="0009422F">
      <w:pPr>
        <w:pStyle w:val="BodyText"/>
        <w:ind w:start="14.20pt" w:firstLine="14.15pt"/>
      </w:pPr>
      <w:r>
        <w:rPr>
          <w:lang w:val="en-US"/>
        </w:rPr>
        <w:t>K</w:t>
      </w:r>
      <w:r w:rsidR="0009422F">
        <w:rPr>
          <w:lang w:val="en-US"/>
        </w:rPr>
        <w:t xml:space="preserve">ami meminta dua mahasiswa di luar Universitas Pelita Harapan untuk mencoba memainkan </w:t>
      </w:r>
      <w:r w:rsidR="00746940">
        <w:rPr>
          <w:lang w:val="en-US"/>
        </w:rPr>
        <w:t>gim</w:t>
      </w:r>
      <w:r w:rsidR="0009422F">
        <w:rPr>
          <w:lang w:val="en-US"/>
        </w:rPr>
        <w:t xml:space="preserve"> kami.</w:t>
      </w:r>
      <w:r w:rsidR="00D351A6">
        <w:rPr>
          <w:lang w:val="en-US"/>
        </w:rPr>
        <w:t xml:space="preserve"> Menurut mereka, </w:t>
      </w:r>
      <w:r w:rsidR="00A26069">
        <w:rPr>
          <w:lang w:val="en-US"/>
        </w:rPr>
        <w:t>gim</w:t>
      </w:r>
      <w:r w:rsidR="00D351A6">
        <w:rPr>
          <w:lang w:val="en-US"/>
        </w:rPr>
        <w:t xml:space="preserve"> kami cukup seru, tetapi mungkin dapat mengurangi konstanta efisiensi roket setelah ditingkatkan, karena pada tingkatan yang sangat tinggi, bensin yang dipakai oleh roket minim sekali hingga pemain tidak perlu mengisi ulang bensin terlalu sering. Selain itu, mereka juga mengharapkan ditampilkan dengan jelas nilai posisi X untuk mencapai tujuan, agar mereka </w:t>
      </w:r>
      <w:r w:rsidR="00763750">
        <w:rPr>
          <w:lang w:val="en-US"/>
        </w:rPr>
        <w:t>dapat lebih mengira-ng</w:t>
      </w:r>
      <w:r w:rsidR="00D351A6">
        <w:rPr>
          <w:lang w:val="en-US"/>
        </w:rPr>
        <w:t>ira untuk boros bensin atau tidak.</w:t>
      </w:r>
    </w:p>
    <w:p w14:paraId="450646D4" w14:textId="77777777" w:rsidR="0080791D" w:rsidRDefault="00BF78AA" w:rsidP="0080791D">
      <w:pPr>
        <w:pStyle w:val="Heading5"/>
      </w:pPr>
      <w:r>
        <w:t>V. KESIMPULAN DAN SARAN</w:t>
      </w:r>
    </w:p>
    <w:p w14:paraId="1CD8060A" w14:textId="77777777" w:rsidR="00575BCA" w:rsidRDefault="00B0142D" w:rsidP="00B0142D">
      <w:pPr>
        <w:pStyle w:val="BodyText"/>
        <w:numPr>
          <w:ilvl w:val="0"/>
          <w:numId w:val="28"/>
        </w:numPr>
        <w:ind w:start="21.30pt" w:hanging="21.30pt"/>
        <w:rPr>
          <w:lang w:val="en-US"/>
        </w:rPr>
      </w:pPr>
      <w:r>
        <w:rPr>
          <w:i/>
          <w:lang w:val="en-US"/>
        </w:rPr>
        <w:t>Kesimpulan</w:t>
      </w:r>
    </w:p>
    <w:p w14:paraId="266C6B00" w14:textId="77777777" w:rsidR="00B0142D" w:rsidRPr="00EF15BB" w:rsidRDefault="008F39F7" w:rsidP="00EF15BB">
      <w:pPr>
        <w:pStyle w:val="BodyText"/>
        <w:tabs>
          <w:tab w:val="clear" w:pos="14.40pt"/>
          <w:tab w:val="start" w:pos="14.20pt"/>
        </w:tabs>
        <w:ind w:start="14.20pt" w:firstLine="14.15pt"/>
        <w:rPr>
          <w:lang w:val="en-US"/>
        </w:rPr>
      </w:pPr>
      <w:r>
        <w:rPr>
          <w:lang w:val="en-US"/>
        </w:rPr>
        <w:t>G</w:t>
      </w:r>
      <w:r w:rsidR="00746940">
        <w:rPr>
          <w:lang w:val="en-US"/>
        </w:rPr>
        <w:t>im</w:t>
      </w:r>
      <w:r w:rsidR="00EF15BB">
        <w:rPr>
          <w:lang w:val="en-US"/>
        </w:rPr>
        <w:t xml:space="preserve"> ini dibuat agar pemain dapat merasakan apa itu perdagangan dan mengendarai roket luar angkasa. Kami merasa bahwa </w:t>
      </w:r>
      <w:r w:rsidR="00746940">
        <w:rPr>
          <w:lang w:val="en-US"/>
        </w:rPr>
        <w:t>gim</w:t>
      </w:r>
      <w:r w:rsidR="00EF15BB">
        <w:rPr>
          <w:lang w:val="en-US"/>
        </w:rPr>
        <w:t xml:space="preserve"> ini dapat mengsimulasikan hal tersebut dengan cukup baik, walaupun di dunia nyata tentu saja semuanya lebih rumit dari hal ini. Ada banyak kekurangan yang tidak disimulasikan dengan akurat, seperti lepas landas dan mendarat, karena pastinya fisika di balik hal tersebut lebih rumit dari sekedar gravitasi dan tiga </w:t>
      </w:r>
      <w:r w:rsidR="00EF15BB">
        <w:rPr>
          <w:i/>
          <w:lang w:val="en-US"/>
        </w:rPr>
        <w:t>thruster</w:t>
      </w:r>
      <w:r w:rsidR="00EF15BB">
        <w:rPr>
          <w:lang w:val="en-US"/>
        </w:rPr>
        <w:t xml:space="preserve">. Tetapi kami cukup puas dengan apa yang telah kami ciptakan, untuk </w:t>
      </w:r>
      <w:r w:rsidR="00746940">
        <w:rPr>
          <w:lang w:val="en-US"/>
        </w:rPr>
        <w:t>gim</w:t>
      </w:r>
      <w:r w:rsidR="00EF15BB">
        <w:rPr>
          <w:lang w:val="en-US"/>
        </w:rPr>
        <w:t xml:space="preserve"> skala kecil seperti ini.</w:t>
      </w:r>
    </w:p>
    <w:p w14:paraId="2851AFC6" w14:textId="77777777" w:rsidR="00B0142D" w:rsidRPr="00B0142D" w:rsidRDefault="00B0142D" w:rsidP="00B0142D">
      <w:pPr>
        <w:pStyle w:val="BodyText"/>
        <w:numPr>
          <w:ilvl w:val="0"/>
          <w:numId w:val="28"/>
        </w:numPr>
        <w:ind w:start="21.30pt" w:hanging="21.30pt"/>
        <w:rPr>
          <w:lang w:val="en-US"/>
        </w:rPr>
      </w:pPr>
      <w:r>
        <w:rPr>
          <w:i/>
          <w:lang w:val="en-US"/>
        </w:rPr>
        <w:t>Saran</w:t>
      </w:r>
    </w:p>
    <w:p w14:paraId="60D1116D" w14:textId="77777777" w:rsidR="00B0142D" w:rsidRDefault="00EF15BB" w:rsidP="00EF15BB">
      <w:pPr>
        <w:pStyle w:val="BodyText"/>
        <w:ind w:start="21.30pt" w:firstLine="14.15pt"/>
        <w:rPr>
          <w:lang w:val="en-US"/>
        </w:rPr>
      </w:pPr>
      <w:r>
        <w:rPr>
          <w:lang w:val="en-US"/>
        </w:rPr>
        <w:t>Beberapa hal bisa kami simulasikan lebih lanjut agar lebih serupa dengan dunia nyata, baik dari segi ekonomi ataupun segi fisika.</w:t>
      </w:r>
    </w:p>
    <w:p w14:paraId="4F965BE9" w14:textId="77777777" w:rsidR="00EF15BB" w:rsidRDefault="00EF15BB" w:rsidP="00EF15BB">
      <w:pPr>
        <w:pStyle w:val="BodyText"/>
        <w:numPr>
          <w:ilvl w:val="0"/>
          <w:numId w:val="29"/>
        </w:numPr>
        <w:ind w:start="35.45pt" w:hanging="14.15pt"/>
        <w:rPr>
          <w:lang w:val="en-US"/>
        </w:rPr>
      </w:pPr>
      <w:r>
        <w:rPr>
          <w:lang w:val="en-US"/>
        </w:rPr>
        <w:t xml:space="preserve">Mengsimulasikan </w:t>
      </w:r>
      <w:r>
        <w:rPr>
          <w:i/>
          <w:lang w:val="en-US"/>
        </w:rPr>
        <w:t>orbit</w:t>
      </w:r>
      <w:r>
        <w:rPr>
          <w:lang w:val="en-US"/>
        </w:rPr>
        <w:t xml:space="preserve"> planet, atau pergerakan planet agar lebih akurat ke dunia nyata</w:t>
      </w:r>
    </w:p>
    <w:p w14:paraId="5650E743" w14:textId="77777777" w:rsidR="00EF15BB" w:rsidRDefault="00EF15BB" w:rsidP="00EF15BB">
      <w:pPr>
        <w:pStyle w:val="BodyText"/>
        <w:numPr>
          <w:ilvl w:val="0"/>
          <w:numId w:val="29"/>
        </w:numPr>
        <w:ind w:start="35.45pt" w:hanging="14.15pt"/>
        <w:rPr>
          <w:lang w:val="en-US"/>
        </w:rPr>
      </w:pPr>
      <w:r>
        <w:rPr>
          <w:lang w:val="en-US"/>
        </w:rPr>
        <w:t>Mengsimulasikan lepas landas dan pendaratan roket</w:t>
      </w:r>
    </w:p>
    <w:p w14:paraId="78C4EB93" w14:textId="77777777" w:rsidR="00763750" w:rsidRDefault="00763750" w:rsidP="00EF15BB">
      <w:pPr>
        <w:pStyle w:val="BodyText"/>
        <w:numPr>
          <w:ilvl w:val="0"/>
          <w:numId w:val="29"/>
        </w:numPr>
        <w:ind w:start="35.45pt" w:hanging="14.15pt"/>
        <w:rPr>
          <w:lang w:val="en-US"/>
        </w:rPr>
      </w:pPr>
      <w:r>
        <w:rPr>
          <w:lang w:val="en-US"/>
        </w:rPr>
        <w:t xml:space="preserve">Menunjukkan </w:t>
      </w:r>
      <w:r>
        <w:rPr>
          <w:i/>
          <w:lang w:val="en-US"/>
        </w:rPr>
        <w:t xml:space="preserve">Supply </w:t>
      </w:r>
      <w:r>
        <w:rPr>
          <w:lang w:val="en-US"/>
        </w:rPr>
        <w:t xml:space="preserve">dan </w:t>
      </w:r>
      <w:r>
        <w:rPr>
          <w:i/>
          <w:lang w:val="en-US"/>
        </w:rPr>
        <w:t>Demand</w:t>
      </w:r>
      <w:r>
        <w:rPr>
          <w:lang w:val="en-US"/>
        </w:rPr>
        <w:t xml:space="preserve"> dari setiap komoditas yang bisa dijual-beli, agar pemain dapat mengira-ngira komoditas apa yang dibeli untuk mendapatkan keuntungan</w:t>
      </w:r>
    </w:p>
    <w:p w14:paraId="358E585F" w14:textId="77777777" w:rsidR="00763750" w:rsidRPr="00B0142D" w:rsidRDefault="00763750" w:rsidP="00EF15BB">
      <w:pPr>
        <w:pStyle w:val="BodyText"/>
        <w:numPr>
          <w:ilvl w:val="0"/>
          <w:numId w:val="29"/>
        </w:numPr>
        <w:ind w:start="35.45pt" w:hanging="14.15pt"/>
        <w:rPr>
          <w:lang w:val="en-US"/>
        </w:rPr>
      </w:pPr>
      <w:r>
        <w:rPr>
          <w:lang w:val="en-US"/>
        </w:rPr>
        <w:t>Mengadakan progresi tingkat kesulitan, seperti menambah jumlah planet yang perlu dilewati, dan menambah atau mengurangi jarak antarplanet.</w:t>
      </w:r>
    </w:p>
    <w:p w14:paraId="30E0F2A1" w14:textId="77777777" w:rsidR="00836367" w:rsidRDefault="00BF78AA" w:rsidP="00F221D9">
      <w:pPr>
        <w:pStyle w:val="Heading5"/>
      </w:pPr>
      <w:r>
        <w:t>REFERENSI</w:t>
      </w:r>
    </w:p>
    <w:p w14:paraId="40C8D438" w14:textId="77777777" w:rsidR="00F221D9" w:rsidRPr="00F221D9" w:rsidRDefault="00F221D9" w:rsidP="00F221D9">
      <w:pPr>
        <w:widowControl w:val="0"/>
        <w:autoSpaceDE w:val="0"/>
        <w:autoSpaceDN w:val="0"/>
        <w:adjustRightInd w:val="0"/>
        <w:ind w:start="32pt" w:hanging="32pt"/>
        <w:jc w:val="both"/>
        <w:rPr>
          <w:noProof/>
          <w:szCs w:val="24"/>
        </w:rPr>
      </w:pPr>
      <w:r>
        <w:fldChar w:fldCharType="begin" w:fldLock="1"/>
      </w:r>
      <w:r>
        <w:instrText xml:space="preserve">ADDIN Mendeley Bibliography CSL_BIBLIOGRAPHY </w:instrText>
      </w:r>
      <w:r>
        <w:fldChar w:fldCharType="separate"/>
      </w:r>
      <w:r w:rsidRPr="00F221D9">
        <w:rPr>
          <w:noProof/>
          <w:szCs w:val="24"/>
        </w:rPr>
        <w:t>[1]</w:t>
      </w:r>
      <w:r w:rsidRPr="00F221D9">
        <w:rPr>
          <w:noProof/>
          <w:szCs w:val="24"/>
        </w:rPr>
        <w:tab/>
        <w:t>E. Howell, “What is Space?,” 2017. [Online]. Available: https://www.space.com/24870-what-is-space.html. [Accessed: 04-Jul-2019].</w:t>
      </w:r>
    </w:p>
    <w:p w14:paraId="738237FD" w14:textId="77777777"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t>[2]</w:t>
      </w:r>
      <w:r w:rsidRPr="00F221D9">
        <w:rPr>
          <w:noProof/>
          <w:szCs w:val="24"/>
        </w:rPr>
        <w:tab/>
        <w:t xml:space="preserve">R. Allain, “Yes, There Is Gravity in Space,” </w:t>
      </w:r>
      <w:r w:rsidRPr="00F221D9">
        <w:rPr>
          <w:i/>
          <w:iCs/>
          <w:noProof/>
          <w:szCs w:val="24"/>
        </w:rPr>
        <w:t>Wired</w:t>
      </w:r>
      <w:r w:rsidRPr="00F221D9">
        <w:rPr>
          <w:noProof/>
          <w:szCs w:val="24"/>
        </w:rPr>
        <w:t>, 2018. [Online]. Available: https://www.wired.com/story/yes-there-is-gravity-in-space/. [Accessed: 07-Jul-2019].</w:t>
      </w:r>
    </w:p>
    <w:p w14:paraId="65AAE855" w14:textId="77777777"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t>[3]</w:t>
      </w:r>
      <w:r w:rsidRPr="00F221D9">
        <w:rPr>
          <w:noProof/>
          <w:szCs w:val="24"/>
        </w:rPr>
        <w:tab/>
        <w:t xml:space="preserve">C. Edgar, “How Do Rockets Fly in Space?,” </w:t>
      </w:r>
      <w:r w:rsidRPr="00F221D9">
        <w:rPr>
          <w:i/>
          <w:iCs/>
          <w:noProof/>
          <w:szCs w:val="24"/>
        </w:rPr>
        <w:t>Medium</w:t>
      </w:r>
      <w:r w:rsidRPr="00F221D9">
        <w:rPr>
          <w:noProof/>
          <w:szCs w:val="24"/>
        </w:rPr>
        <w:t>, 2018. [Online]. Available: https://medium.com/@clay.c.edgar/how-do-rockets-fly-in-space-cea734d407d4. [Accessed: 07-Jul-2019].</w:t>
      </w:r>
    </w:p>
    <w:p w14:paraId="689FF5CB" w14:textId="77777777" w:rsidR="00F221D9" w:rsidRPr="00F221D9" w:rsidRDefault="00F221D9" w:rsidP="00F221D9">
      <w:pPr>
        <w:widowControl w:val="0"/>
        <w:autoSpaceDE w:val="0"/>
        <w:autoSpaceDN w:val="0"/>
        <w:adjustRightInd w:val="0"/>
        <w:ind w:start="32pt" w:hanging="32pt"/>
        <w:jc w:val="both"/>
        <w:rPr>
          <w:noProof/>
          <w:szCs w:val="24"/>
        </w:rPr>
      </w:pPr>
      <w:r w:rsidRPr="00F221D9">
        <w:rPr>
          <w:noProof/>
          <w:szCs w:val="24"/>
        </w:rPr>
        <w:t>[4]</w:t>
      </w:r>
      <w:r w:rsidRPr="00F221D9">
        <w:rPr>
          <w:noProof/>
          <w:szCs w:val="24"/>
        </w:rPr>
        <w:tab/>
        <w:t xml:space="preserve">M. Antona, </w:t>
      </w:r>
      <w:r w:rsidRPr="00F221D9">
        <w:rPr>
          <w:i/>
          <w:iCs/>
          <w:noProof/>
          <w:szCs w:val="24"/>
        </w:rPr>
        <w:t>Universal Access in Human-Computer Interaction. Theory, Methods and Tools</w:t>
      </w:r>
      <w:r w:rsidRPr="00F221D9">
        <w:rPr>
          <w:noProof/>
          <w:szCs w:val="24"/>
        </w:rPr>
        <w:t>, 1st ed. Springer International Publishing, 2019.</w:t>
      </w:r>
    </w:p>
    <w:p w14:paraId="5BA562AF" w14:textId="77777777" w:rsidR="00F221D9" w:rsidRPr="00F221D9" w:rsidRDefault="00F221D9" w:rsidP="00F221D9">
      <w:pPr>
        <w:widowControl w:val="0"/>
        <w:autoSpaceDE w:val="0"/>
        <w:autoSpaceDN w:val="0"/>
        <w:adjustRightInd w:val="0"/>
        <w:ind w:start="32pt" w:hanging="32pt"/>
        <w:jc w:val="both"/>
        <w:rPr>
          <w:noProof/>
        </w:rPr>
      </w:pPr>
      <w:r w:rsidRPr="00F221D9">
        <w:rPr>
          <w:noProof/>
          <w:szCs w:val="24"/>
        </w:rPr>
        <w:t>[5]</w:t>
      </w:r>
      <w:r w:rsidRPr="00F221D9">
        <w:rPr>
          <w:noProof/>
          <w:szCs w:val="24"/>
        </w:rPr>
        <w:tab/>
        <w:t>B. Fry, “Supported Platforms,” 2014. [Online]. Available: https://github.com/processing/processing/wiki/Supported-Platforms. [Accessed: 20-Jul-2019].</w:t>
      </w:r>
    </w:p>
    <w:p w14:paraId="72C7A9AA" w14:textId="77777777" w:rsidR="00F221D9" w:rsidRPr="00F221D9" w:rsidRDefault="00F221D9" w:rsidP="00F221D9">
      <w:pPr>
        <w:jc w:val="both"/>
      </w:pPr>
      <w:r>
        <w:fldChar w:fldCharType="end"/>
      </w:r>
    </w:p>
    <w:p w14:paraId="70C4D3A5" w14:textId="77777777" w:rsidR="00F221D9" w:rsidRDefault="00F221D9" w:rsidP="00F221D9">
      <w:pPr>
        <w:jc w:val="both"/>
      </w:pPr>
    </w:p>
    <w:p w14:paraId="49F84891" w14:textId="77777777" w:rsidR="00F221D9" w:rsidRPr="00F221D9" w:rsidRDefault="00F221D9" w:rsidP="00F221D9">
      <w:pPr>
        <w:jc w:val="start"/>
        <w:sectPr w:rsidR="00F221D9" w:rsidRPr="00F221D9" w:rsidSect="003B4E04">
          <w:type w:val="continuous"/>
          <w:pgSz w:w="595.30pt" w:h="841.90pt" w:code="9"/>
          <w:pgMar w:top="54pt" w:right="45.35pt" w:bottom="72pt" w:left="45.35pt" w:header="36pt" w:footer="36pt" w:gutter="0pt"/>
          <w:cols w:num="2" w:space="18pt"/>
          <w:docGrid w:linePitch="360"/>
        </w:sectPr>
      </w:pPr>
    </w:p>
    <w:p w14:paraId="5504C49B" w14:textId="77777777" w:rsidR="009303D9" w:rsidRDefault="009303D9" w:rsidP="00836B99">
      <w:pPr>
        <w:tabs>
          <w:tab w:val="start" w:pos="285.30pt"/>
        </w:tabs>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C015371" w14:textId="77777777" w:rsidR="00122229" w:rsidRDefault="00122229" w:rsidP="001A3B3D">
      <w:r>
        <w:separator/>
      </w:r>
    </w:p>
  </w:endnote>
  <w:endnote w:type="continuationSeparator" w:id="0">
    <w:p w14:paraId="06801E4E" w14:textId="77777777" w:rsidR="00122229" w:rsidRDefault="0012222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A0002AEF" w:usb1="4000207B" w:usb2="00000000" w:usb3="00000000" w:csb0="000001FF" w:csb1="00000000"/>
  </w:font>
  <w:font w:name="Yu Mincho">
    <w:altName w:val="游明朝"/>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6AFEBC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E7915CB" w14:textId="77777777" w:rsidR="00122229" w:rsidRDefault="00122229" w:rsidP="001A3B3D">
      <w:r>
        <w:separator/>
      </w:r>
    </w:p>
  </w:footnote>
  <w:footnote w:type="continuationSeparator" w:id="0">
    <w:p w14:paraId="03F0AB8E" w14:textId="77777777" w:rsidR="00122229" w:rsidRDefault="0012222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0806879"/>
    <w:multiLevelType w:val="hybridMultilevel"/>
    <w:tmpl w:val="DBE449C0"/>
    <w:lvl w:ilvl="0" w:tplc="0409000F">
      <w:start w:val="1"/>
      <w:numFmt w:val="decimal"/>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2" w15:restartNumberingAfterBreak="0">
    <w:nsid w:val="142056EB"/>
    <w:multiLevelType w:val="hybridMultilevel"/>
    <w:tmpl w:val="DBE449C0"/>
    <w:lvl w:ilvl="0" w:tplc="0409000F">
      <w:start w:val="1"/>
      <w:numFmt w:val="decimal"/>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3" w15:restartNumberingAfterBreak="0">
    <w:nsid w:val="1BD14ADE"/>
    <w:multiLevelType w:val="hybridMultilevel"/>
    <w:tmpl w:val="109EF284"/>
    <w:lvl w:ilvl="0" w:tplc="6BA07A9C">
      <w:start w:val="1"/>
      <w:numFmt w:val="decimal"/>
      <w:lvlText w:val="%1."/>
      <w:lvlJc w:val="start"/>
      <w:pPr>
        <w:ind w:start="64.35pt" w:hanging="18pt"/>
      </w:pPr>
      <w:rPr>
        <w:i w:val="0"/>
      </w:rPr>
    </w:lvl>
    <w:lvl w:ilvl="1" w:tplc="04090019" w:tentative="1">
      <w:start w:val="1"/>
      <w:numFmt w:val="lowerLetter"/>
      <w:lvlText w:val="%2."/>
      <w:lvlJc w:val="start"/>
      <w:pPr>
        <w:ind w:start="100.35pt" w:hanging="18pt"/>
      </w:pPr>
    </w:lvl>
    <w:lvl w:ilvl="2" w:tplc="0409001B" w:tentative="1">
      <w:start w:val="1"/>
      <w:numFmt w:val="lowerRoman"/>
      <w:lvlText w:val="%3."/>
      <w:lvlJc w:val="end"/>
      <w:pPr>
        <w:ind w:start="136.35pt" w:hanging="9pt"/>
      </w:pPr>
    </w:lvl>
    <w:lvl w:ilvl="3" w:tplc="0409000F" w:tentative="1">
      <w:start w:val="1"/>
      <w:numFmt w:val="decimal"/>
      <w:lvlText w:val="%4."/>
      <w:lvlJc w:val="start"/>
      <w:pPr>
        <w:ind w:start="172.35pt" w:hanging="18pt"/>
      </w:pPr>
    </w:lvl>
    <w:lvl w:ilvl="4" w:tplc="04090019" w:tentative="1">
      <w:start w:val="1"/>
      <w:numFmt w:val="lowerLetter"/>
      <w:lvlText w:val="%5."/>
      <w:lvlJc w:val="start"/>
      <w:pPr>
        <w:ind w:start="208.35pt" w:hanging="18pt"/>
      </w:pPr>
    </w:lvl>
    <w:lvl w:ilvl="5" w:tplc="0409001B" w:tentative="1">
      <w:start w:val="1"/>
      <w:numFmt w:val="lowerRoman"/>
      <w:lvlText w:val="%6."/>
      <w:lvlJc w:val="end"/>
      <w:pPr>
        <w:ind w:start="244.35pt" w:hanging="9pt"/>
      </w:pPr>
    </w:lvl>
    <w:lvl w:ilvl="6" w:tplc="0409000F" w:tentative="1">
      <w:start w:val="1"/>
      <w:numFmt w:val="decimal"/>
      <w:lvlText w:val="%7."/>
      <w:lvlJc w:val="start"/>
      <w:pPr>
        <w:ind w:start="280.35pt" w:hanging="18pt"/>
      </w:pPr>
    </w:lvl>
    <w:lvl w:ilvl="7" w:tplc="04090019" w:tentative="1">
      <w:start w:val="1"/>
      <w:numFmt w:val="lowerLetter"/>
      <w:lvlText w:val="%8."/>
      <w:lvlJc w:val="start"/>
      <w:pPr>
        <w:ind w:start="316.35pt" w:hanging="18pt"/>
      </w:pPr>
    </w:lvl>
    <w:lvl w:ilvl="8" w:tplc="0409001B" w:tentative="1">
      <w:start w:val="1"/>
      <w:numFmt w:val="lowerRoman"/>
      <w:lvlText w:val="%9."/>
      <w:lvlJc w:val="end"/>
      <w:pPr>
        <w:ind w:start="352.35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0333E61"/>
    <w:multiLevelType w:val="hybridMultilevel"/>
    <w:tmpl w:val="9BC456E0"/>
    <w:lvl w:ilvl="0" w:tplc="F9609234">
      <w:start w:val="1"/>
      <w:numFmt w:val="upperLetter"/>
      <w:lvlText w:val="%1."/>
      <w:lvlJc w:val="start"/>
      <w:pPr>
        <w:ind w:start="64.35pt" w:hanging="18pt"/>
      </w:pPr>
      <w:rPr>
        <w:i/>
      </w:rPr>
    </w:lvl>
    <w:lvl w:ilvl="1" w:tplc="04090019" w:tentative="1">
      <w:start w:val="1"/>
      <w:numFmt w:val="lowerLetter"/>
      <w:lvlText w:val="%2."/>
      <w:lvlJc w:val="start"/>
      <w:pPr>
        <w:ind w:start="100.35pt" w:hanging="18pt"/>
      </w:pPr>
    </w:lvl>
    <w:lvl w:ilvl="2" w:tplc="0409001B" w:tentative="1">
      <w:start w:val="1"/>
      <w:numFmt w:val="lowerRoman"/>
      <w:lvlText w:val="%3."/>
      <w:lvlJc w:val="end"/>
      <w:pPr>
        <w:ind w:start="136.35pt" w:hanging="9pt"/>
      </w:pPr>
    </w:lvl>
    <w:lvl w:ilvl="3" w:tplc="0409000F" w:tentative="1">
      <w:start w:val="1"/>
      <w:numFmt w:val="decimal"/>
      <w:lvlText w:val="%4."/>
      <w:lvlJc w:val="start"/>
      <w:pPr>
        <w:ind w:start="172.35pt" w:hanging="18pt"/>
      </w:pPr>
    </w:lvl>
    <w:lvl w:ilvl="4" w:tplc="04090019" w:tentative="1">
      <w:start w:val="1"/>
      <w:numFmt w:val="lowerLetter"/>
      <w:lvlText w:val="%5."/>
      <w:lvlJc w:val="start"/>
      <w:pPr>
        <w:ind w:start="208.35pt" w:hanging="18pt"/>
      </w:pPr>
    </w:lvl>
    <w:lvl w:ilvl="5" w:tplc="0409001B" w:tentative="1">
      <w:start w:val="1"/>
      <w:numFmt w:val="lowerRoman"/>
      <w:lvlText w:val="%6."/>
      <w:lvlJc w:val="end"/>
      <w:pPr>
        <w:ind w:start="244.35pt" w:hanging="9pt"/>
      </w:pPr>
    </w:lvl>
    <w:lvl w:ilvl="6" w:tplc="0409000F" w:tentative="1">
      <w:start w:val="1"/>
      <w:numFmt w:val="decimal"/>
      <w:lvlText w:val="%7."/>
      <w:lvlJc w:val="start"/>
      <w:pPr>
        <w:ind w:start="280.35pt" w:hanging="18pt"/>
      </w:pPr>
    </w:lvl>
    <w:lvl w:ilvl="7" w:tplc="04090019" w:tentative="1">
      <w:start w:val="1"/>
      <w:numFmt w:val="lowerLetter"/>
      <w:lvlText w:val="%8."/>
      <w:lvlJc w:val="start"/>
      <w:pPr>
        <w:ind w:start="316.35pt" w:hanging="18pt"/>
      </w:pPr>
    </w:lvl>
    <w:lvl w:ilvl="8" w:tplc="0409001B" w:tentative="1">
      <w:start w:val="1"/>
      <w:numFmt w:val="lowerRoman"/>
      <w:lvlText w:val="%9."/>
      <w:lvlJc w:val="end"/>
      <w:pPr>
        <w:ind w:start="352.35pt" w:hanging="9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B091A08"/>
    <w:multiLevelType w:val="hybridMultilevel"/>
    <w:tmpl w:val="CD8ADFB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8"/>
  </w:num>
  <w:num w:numId="2">
    <w:abstractNumId w:val="24"/>
  </w:num>
  <w:num w:numId="3">
    <w:abstractNumId w:val="16"/>
  </w:num>
  <w:num w:numId="4">
    <w:abstractNumId w:val="21"/>
  </w:num>
  <w:num w:numId="5">
    <w:abstractNumId w:val="21"/>
  </w:num>
  <w:num w:numId="6">
    <w:abstractNumId w:val="21"/>
  </w:num>
  <w:num w:numId="7">
    <w:abstractNumId w:val="21"/>
  </w:num>
  <w:num w:numId="8">
    <w:abstractNumId w:val="23"/>
  </w:num>
  <w:num w:numId="9">
    <w:abstractNumId w:val="25"/>
  </w:num>
  <w:num w:numId="10">
    <w:abstractNumId w:val="19"/>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0"/>
  </w:num>
  <w:num w:numId="26">
    <w:abstractNumId w:val="12"/>
  </w:num>
  <w:num w:numId="27">
    <w:abstractNumId w:val="11"/>
  </w:num>
  <w:num w:numId="28">
    <w:abstractNumId w:val="17"/>
  </w:num>
  <w:num w:numId="29">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7DB9"/>
    <w:rsid w:val="0004781E"/>
    <w:rsid w:val="0007012B"/>
    <w:rsid w:val="0008758A"/>
    <w:rsid w:val="0009422F"/>
    <w:rsid w:val="000B09FC"/>
    <w:rsid w:val="000C1E68"/>
    <w:rsid w:val="000D73E5"/>
    <w:rsid w:val="001117C7"/>
    <w:rsid w:val="00122229"/>
    <w:rsid w:val="00130611"/>
    <w:rsid w:val="00146EA2"/>
    <w:rsid w:val="00153462"/>
    <w:rsid w:val="00171676"/>
    <w:rsid w:val="001938DC"/>
    <w:rsid w:val="001A2EFD"/>
    <w:rsid w:val="001A3B3D"/>
    <w:rsid w:val="001B67DC"/>
    <w:rsid w:val="001C74F4"/>
    <w:rsid w:val="00211512"/>
    <w:rsid w:val="00211CA9"/>
    <w:rsid w:val="00213E43"/>
    <w:rsid w:val="002254A9"/>
    <w:rsid w:val="00233D97"/>
    <w:rsid w:val="002347A2"/>
    <w:rsid w:val="002850E3"/>
    <w:rsid w:val="002B14FF"/>
    <w:rsid w:val="002E03C7"/>
    <w:rsid w:val="002E1432"/>
    <w:rsid w:val="00354FCF"/>
    <w:rsid w:val="0037282E"/>
    <w:rsid w:val="003A19E2"/>
    <w:rsid w:val="003A3DAF"/>
    <w:rsid w:val="003B2B40"/>
    <w:rsid w:val="003B4E04"/>
    <w:rsid w:val="003C3F9F"/>
    <w:rsid w:val="003F5A08"/>
    <w:rsid w:val="004013BC"/>
    <w:rsid w:val="00410922"/>
    <w:rsid w:val="00416619"/>
    <w:rsid w:val="00420716"/>
    <w:rsid w:val="004325FB"/>
    <w:rsid w:val="004432BA"/>
    <w:rsid w:val="0044407E"/>
    <w:rsid w:val="00447BB9"/>
    <w:rsid w:val="0046031D"/>
    <w:rsid w:val="004634D9"/>
    <w:rsid w:val="00473AC9"/>
    <w:rsid w:val="004B61E5"/>
    <w:rsid w:val="004D72B5"/>
    <w:rsid w:val="004E31F2"/>
    <w:rsid w:val="004F578E"/>
    <w:rsid w:val="00523433"/>
    <w:rsid w:val="005424C6"/>
    <w:rsid w:val="00551B7F"/>
    <w:rsid w:val="0056490C"/>
    <w:rsid w:val="0056547F"/>
    <w:rsid w:val="0056610F"/>
    <w:rsid w:val="00575BCA"/>
    <w:rsid w:val="00582825"/>
    <w:rsid w:val="005B0344"/>
    <w:rsid w:val="005B520E"/>
    <w:rsid w:val="005E2800"/>
    <w:rsid w:val="00605825"/>
    <w:rsid w:val="00625BA0"/>
    <w:rsid w:val="00627894"/>
    <w:rsid w:val="00645D22"/>
    <w:rsid w:val="00651A08"/>
    <w:rsid w:val="00654204"/>
    <w:rsid w:val="00664A01"/>
    <w:rsid w:val="00670434"/>
    <w:rsid w:val="00676236"/>
    <w:rsid w:val="00687F71"/>
    <w:rsid w:val="00690C61"/>
    <w:rsid w:val="006B6B66"/>
    <w:rsid w:val="006D6BC9"/>
    <w:rsid w:val="006F6D3D"/>
    <w:rsid w:val="00703D80"/>
    <w:rsid w:val="00714353"/>
    <w:rsid w:val="00715BEA"/>
    <w:rsid w:val="00740EEA"/>
    <w:rsid w:val="00746940"/>
    <w:rsid w:val="00763750"/>
    <w:rsid w:val="00794804"/>
    <w:rsid w:val="007B33F1"/>
    <w:rsid w:val="007B6DDA"/>
    <w:rsid w:val="007C0308"/>
    <w:rsid w:val="007C201A"/>
    <w:rsid w:val="007C2FF2"/>
    <w:rsid w:val="007C5FB2"/>
    <w:rsid w:val="007D6232"/>
    <w:rsid w:val="007E0987"/>
    <w:rsid w:val="007F1F99"/>
    <w:rsid w:val="007F768F"/>
    <w:rsid w:val="00804A9F"/>
    <w:rsid w:val="0080791D"/>
    <w:rsid w:val="00811F01"/>
    <w:rsid w:val="00836367"/>
    <w:rsid w:val="00836B99"/>
    <w:rsid w:val="00873603"/>
    <w:rsid w:val="00876636"/>
    <w:rsid w:val="008901A5"/>
    <w:rsid w:val="008A2C7D"/>
    <w:rsid w:val="008A3BD5"/>
    <w:rsid w:val="008B6524"/>
    <w:rsid w:val="008C4B23"/>
    <w:rsid w:val="008E129C"/>
    <w:rsid w:val="008F39F7"/>
    <w:rsid w:val="008F6E2C"/>
    <w:rsid w:val="009303D9"/>
    <w:rsid w:val="00931AE8"/>
    <w:rsid w:val="00933C64"/>
    <w:rsid w:val="009424F3"/>
    <w:rsid w:val="00972203"/>
    <w:rsid w:val="009C3B1D"/>
    <w:rsid w:val="009D230C"/>
    <w:rsid w:val="009F0566"/>
    <w:rsid w:val="009F1D79"/>
    <w:rsid w:val="00A059B3"/>
    <w:rsid w:val="00A05AAF"/>
    <w:rsid w:val="00A10719"/>
    <w:rsid w:val="00A26069"/>
    <w:rsid w:val="00A563AF"/>
    <w:rsid w:val="00A91028"/>
    <w:rsid w:val="00AC3CCF"/>
    <w:rsid w:val="00AE1298"/>
    <w:rsid w:val="00AE3409"/>
    <w:rsid w:val="00B0142D"/>
    <w:rsid w:val="00B11A60"/>
    <w:rsid w:val="00B22613"/>
    <w:rsid w:val="00B44A76"/>
    <w:rsid w:val="00B768D1"/>
    <w:rsid w:val="00BA1025"/>
    <w:rsid w:val="00BA514B"/>
    <w:rsid w:val="00BA75CC"/>
    <w:rsid w:val="00BB2123"/>
    <w:rsid w:val="00BC1DA8"/>
    <w:rsid w:val="00BC3420"/>
    <w:rsid w:val="00BD670B"/>
    <w:rsid w:val="00BE0AC1"/>
    <w:rsid w:val="00BE7D3C"/>
    <w:rsid w:val="00BF5FF6"/>
    <w:rsid w:val="00BF78AA"/>
    <w:rsid w:val="00C0207F"/>
    <w:rsid w:val="00C16117"/>
    <w:rsid w:val="00C3075A"/>
    <w:rsid w:val="00C33E91"/>
    <w:rsid w:val="00C37AFD"/>
    <w:rsid w:val="00C86E23"/>
    <w:rsid w:val="00C919A4"/>
    <w:rsid w:val="00CA4392"/>
    <w:rsid w:val="00CC393F"/>
    <w:rsid w:val="00CE5AC9"/>
    <w:rsid w:val="00D03015"/>
    <w:rsid w:val="00D176B5"/>
    <w:rsid w:val="00D2176E"/>
    <w:rsid w:val="00D23F78"/>
    <w:rsid w:val="00D305D9"/>
    <w:rsid w:val="00D351A6"/>
    <w:rsid w:val="00D408D2"/>
    <w:rsid w:val="00D632BE"/>
    <w:rsid w:val="00D72D06"/>
    <w:rsid w:val="00D7458C"/>
    <w:rsid w:val="00D7522C"/>
    <w:rsid w:val="00D7536F"/>
    <w:rsid w:val="00D76668"/>
    <w:rsid w:val="00D81A38"/>
    <w:rsid w:val="00D83504"/>
    <w:rsid w:val="00DA04AE"/>
    <w:rsid w:val="00DA6699"/>
    <w:rsid w:val="00E059CB"/>
    <w:rsid w:val="00E07383"/>
    <w:rsid w:val="00E165BC"/>
    <w:rsid w:val="00E30381"/>
    <w:rsid w:val="00E31D0B"/>
    <w:rsid w:val="00E61E12"/>
    <w:rsid w:val="00E707E6"/>
    <w:rsid w:val="00E70AD1"/>
    <w:rsid w:val="00E7596C"/>
    <w:rsid w:val="00E75A36"/>
    <w:rsid w:val="00E83BF5"/>
    <w:rsid w:val="00E83E61"/>
    <w:rsid w:val="00E878F2"/>
    <w:rsid w:val="00E92C4C"/>
    <w:rsid w:val="00EA392C"/>
    <w:rsid w:val="00EC5EA0"/>
    <w:rsid w:val="00ED0149"/>
    <w:rsid w:val="00EF15BB"/>
    <w:rsid w:val="00EF7DE3"/>
    <w:rsid w:val="00F03103"/>
    <w:rsid w:val="00F221D9"/>
    <w:rsid w:val="00F256D9"/>
    <w:rsid w:val="00F271DE"/>
    <w:rsid w:val="00F347B2"/>
    <w:rsid w:val="00F459AA"/>
    <w:rsid w:val="00F627DA"/>
    <w:rsid w:val="00F7288F"/>
    <w:rsid w:val="00F828EA"/>
    <w:rsid w:val="00F83EF3"/>
    <w:rsid w:val="00F847A6"/>
    <w:rsid w:val="00F9441B"/>
    <w:rsid w:val="00F96674"/>
    <w:rsid w:val="00FA4C32"/>
    <w:rsid w:val="00FB7150"/>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487A39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FootnoteText">
    <w:name w:val="footnote text"/>
    <w:basedOn w:val="Normal"/>
    <w:link w:val="FootnoteTextChar"/>
    <w:rsid w:val="00027DB9"/>
  </w:style>
  <w:style w:type="character" w:customStyle="1" w:styleId="FootnoteTextChar">
    <w:name w:val="Footnote Text Char"/>
    <w:basedOn w:val="DefaultParagraphFont"/>
    <w:link w:val="FootnoteText"/>
    <w:rsid w:val="00027DB9"/>
  </w:style>
  <w:style w:type="character" w:styleId="FootnoteReference">
    <w:name w:val="footnote reference"/>
    <w:basedOn w:val="DefaultParagraphFont"/>
    <w:rsid w:val="00027DB9"/>
    <w:rPr>
      <w:vertAlign w:val="superscript"/>
    </w:rPr>
  </w:style>
  <w:style w:type="character" w:styleId="PlaceholderText">
    <w:name w:val="Placeholder Text"/>
    <w:basedOn w:val="DefaultParagraphFont"/>
    <w:uiPriority w:val="99"/>
    <w:semiHidden/>
    <w:rsid w:val="00DA6699"/>
    <w:rPr>
      <w:color w:val="808080"/>
    </w:rPr>
  </w:style>
  <w:style w:type="paragraph" w:styleId="Caption">
    <w:name w:val="caption"/>
    <w:basedOn w:val="Normal"/>
    <w:next w:val="Normal"/>
    <w:unhideWhenUsed/>
    <w:qFormat/>
    <w:rsid w:val="00D23F78"/>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3478814">
      <w:bodyDiv w:val="1"/>
      <w:marLeft w:val="0pt"/>
      <w:marRight w:val="0pt"/>
      <w:marTop w:val="0pt"/>
      <w:marBottom w:val="0pt"/>
      <w:divBdr>
        <w:top w:val="none" w:sz="0" w:space="0" w:color="auto"/>
        <w:left w:val="none" w:sz="0" w:space="0" w:color="auto"/>
        <w:bottom w:val="none" w:sz="0" w:space="0" w:color="auto"/>
        <w:right w:val="none" w:sz="0" w:space="0" w:color="auto"/>
      </w:divBdr>
    </w:div>
    <w:div w:id="239872269">
      <w:bodyDiv w:val="1"/>
      <w:marLeft w:val="0pt"/>
      <w:marRight w:val="0pt"/>
      <w:marTop w:val="0pt"/>
      <w:marBottom w:val="0pt"/>
      <w:divBdr>
        <w:top w:val="none" w:sz="0" w:space="0" w:color="auto"/>
        <w:left w:val="none" w:sz="0" w:space="0" w:color="auto"/>
        <w:bottom w:val="none" w:sz="0" w:space="0" w:color="auto"/>
        <w:right w:val="none" w:sz="0" w:space="0" w:color="auto"/>
      </w:divBdr>
    </w:div>
    <w:div w:id="1638146258">
      <w:bodyDiv w:val="1"/>
      <w:marLeft w:val="0pt"/>
      <w:marRight w:val="0pt"/>
      <w:marTop w:val="0pt"/>
      <w:marBottom w:val="0pt"/>
      <w:divBdr>
        <w:top w:val="none" w:sz="0" w:space="0" w:color="auto"/>
        <w:left w:val="none" w:sz="0" w:space="0" w:color="auto"/>
        <w:bottom w:val="none" w:sz="0" w:space="0" w:color="auto"/>
        <w:right w:val="none" w:sz="0" w:space="0" w:color="auto"/>
      </w:divBdr>
    </w:div>
    <w:div w:id="1805737129">
      <w:bodyDiv w:val="1"/>
      <w:marLeft w:val="0pt"/>
      <w:marRight w:val="0pt"/>
      <w:marTop w:val="0pt"/>
      <w:marBottom w:val="0pt"/>
      <w:divBdr>
        <w:top w:val="none" w:sz="0" w:space="0" w:color="auto"/>
        <w:left w:val="none" w:sz="0" w:space="0" w:color="auto"/>
        <w:bottom w:val="none" w:sz="0" w:space="0" w:color="auto"/>
        <w:right w:val="none" w:sz="0" w:space="0" w:color="auto"/>
      </w:divBdr>
    </w:div>
    <w:div w:id="1814447829">
      <w:bodyDiv w:val="1"/>
      <w:marLeft w:val="0pt"/>
      <w:marRight w:val="0pt"/>
      <w:marTop w:val="0pt"/>
      <w:marBottom w:val="0pt"/>
      <w:divBdr>
        <w:top w:val="none" w:sz="0" w:space="0" w:color="auto"/>
        <w:left w:val="none" w:sz="0" w:space="0" w:color="auto"/>
        <w:bottom w:val="none" w:sz="0" w:space="0" w:color="auto"/>
        <w:right w:val="none" w:sz="0" w:space="0" w:color="auto"/>
      </w:divBdr>
    </w:div>
    <w:div w:id="19219098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DB9C520-B0B8-4E20-A580-7F7601B16F4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56</TotalTime>
  <Pages>5</Pages>
  <Words>2977</Words>
  <Characters>1697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iang Cai</cp:lastModifiedBy>
  <cp:revision>92</cp:revision>
  <dcterms:created xsi:type="dcterms:W3CDTF">2019-01-08T18:42:00Z</dcterms:created>
  <dcterms:modified xsi:type="dcterms:W3CDTF">2019-07-23T03:4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6f9719-684e-33c5-a9c1-539213609e83</vt:lpwstr>
  </property>
  <property fmtid="{D5CDD505-2E9C-101B-9397-08002B2CF9AE}" pid="24" name="Mendeley Citation Style_1">
    <vt:lpwstr>http://www.zotero.org/styles/ieee</vt:lpwstr>
  </property>
</Properties>
</file>